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01193" w14:textId="0521DD60" w:rsidR="00034F66" w:rsidRPr="00501072" w:rsidRDefault="00501072" w:rsidP="00501072">
      <w:pPr>
        <w:spacing w:before="240" w:after="240"/>
        <w:jc w:val="center"/>
        <w:rPr>
          <w:rFonts w:ascii="Book Antiqua" w:hAnsi="Book Antiqua"/>
          <w:b/>
          <w:sz w:val="32"/>
          <w:szCs w:val="32"/>
        </w:rPr>
      </w:pPr>
      <w:r w:rsidRPr="00501072">
        <w:rPr>
          <w:rFonts w:ascii="Book Antiqua" w:hAnsi="Book Antiqua"/>
          <w:b/>
          <w:sz w:val="32"/>
          <w:szCs w:val="32"/>
        </w:rPr>
        <w:t>TRANSFORMASI PEMBELAJARAN BAHASA INDONESIA DI SEKOLAH DASAR MELALUI PENDEKATAN DEEP LEARNING</w:t>
      </w:r>
    </w:p>
    <w:p w14:paraId="381F2492" w14:textId="77777777" w:rsidR="00AA1FB0" w:rsidRDefault="00AA1FB0">
      <w:pPr>
        <w:rPr>
          <w:rFonts w:ascii="Book Antiqua" w:hAnsi="Book Antiqua"/>
          <w:b/>
          <w:sz w:val="20"/>
        </w:rPr>
      </w:pPr>
    </w:p>
    <w:p w14:paraId="1DCACBBC" w14:textId="620301EA" w:rsidR="00182947" w:rsidRPr="009C14E0" w:rsidRDefault="00501072" w:rsidP="0007126E">
      <w:pPr>
        <w:jc w:val="center"/>
        <w:rPr>
          <w:rFonts w:ascii="Book Antiqua" w:hAnsi="Book Antiqua"/>
          <w:sz w:val="20"/>
        </w:rPr>
      </w:pPr>
      <w:r>
        <w:rPr>
          <w:rFonts w:ascii="Book Antiqua" w:hAnsi="Book Antiqua"/>
          <w:b/>
          <w:sz w:val="20"/>
        </w:rPr>
        <w:t>Asrin Nasution</w:t>
      </w:r>
      <w:r w:rsidR="00182947" w:rsidRPr="00515D78">
        <w:rPr>
          <w:rFonts w:ascii="Book Antiqua" w:hAnsi="Book Antiqua"/>
          <w:b/>
          <w:sz w:val="20"/>
          <w:vertAlign w:val="superscript"/>
        </w:rPr>
        <w:t>1</w:t>
      </w:r>
      <w:r w:rsidR="00E46F96" w:rsidRPr="00515D78">
        <w:rPr>
          <w:rFonts w:ascii="Book Antiqua" w:eastAsia="SimSun" w:hAnsi="Book Antiqua" w:cs="AS"/>
          <w:sz w:val="20"/>
          <w:vertAlign w:val="superscript"/>
          <w:lang w:eastAsia="zh-CN"/>
        </w:rPr>
        <w:sym w:font="Wingdings" w:char="F02A"/>
      </w:r>
      <w:r w:rsidR="00182947" w:rsidRPr="00515D78">
        <w:rPr>
          <w:rFonts w:ascii="Book Antiqua" w:hAnsi="Book Antiqua"/>
          <w:sz w:val="20"/>
          <w:vertAlign w:val="superscript"/>
        </w:rPr>
        <w:t>,</w:t>
      </w:r>
      <w:r w:rsidR="00182947" w:rsidRPr="009C14E0">
        <w:rPr>
          <w:rFonts w:ascii="Book Antiqua" w:hAnsi="Book Antiqua"/>
          <w:sz w:val="20"/>
        </w:rPr>
        <w:t xml:space="preserve"> </w:t>
      </w:r>
      <w:r w:rsidR="0007126E">
        <w:rPr>
          <w:rFonts w:ascii="Book Antiqua" w:hAnsi="Book Antiqua"/>
          <w:sz w:val="20"/>
        </w:rPr>
        <w:t xml:space="preserve">STAIN Mandailing Natal </w:t>
      </w:r>
      <w:r w:rsidR="0007126E" w:rsidRPr="009C14E0">
        <w:rPr>
          <w:rFonts w:ascii="Book Antiqua" w:hAnsi="Book Antiqua"/>
          <w:sz w:val="20"/>
        </w:rPr>
        <w:t>(</w:t>
      </w:r>
      <w:r w:rsidR="0007126E">
        <w:rPr>
          <w:rFonts w:ascii="Book Antiqua" w:hAnsi="Book Antiqua"/>
          <w:sz w:val="20"/>
        </w:rPr>
        <w:t>PGMI, STAIN Mandailing Natal, Panyabungan, Indonesia</w:t>
      </w:r>
      <w:r w:rsidR="0007126E" w:rsidRPr="009C14E0">
        <w:rPr>
          <w:rFonts w:ascii="Book Antiqua" w:hAnsi="Book Antiqua"/>
          <w:sz w:val="20"/>
        </w:rPr>
        <w:t>)</w:t>
      </w:r>
    </w:p>
    <w:p w14:paraId="07F6A4D8" w14:textId="739AD6A6" w:rsidR="00182947" w:rsidRPr="009C14E0" w:rsidRDefault="00E97591" w:rsidP="008F6212">
      <w:pPr>
        <w:jc w:val="center"/>
        <w:rPr>
          <w:rFonts w:ascii="Book Antiqua" w:hAnsi="Book Antiqua"/>
          <w:sz w:val="20"/>
        </w:rPr>
      </w:pPr>
      <w:r>
        <w:rPr>
          <w:rFonts w:ascii="Book Antiqua" w:hAnsi="Book Antiqua"/>
          <w:b/>
          <w:sz w:val="20"/>
        </w:rPr>
        <w:t>Arafatul Soraya</w:t>
      </w:r>
      <w:r w:rsidR="00182947" w:rsidRPr="00515D78">
        <w:rPr>
          <w:rFonts w:ascii="Book Antiqua" w:hAnsi="Book Antiqua"/>
          <w:b/>
          <w:sz w:val="20"/>
          <w:vertAlign w:val="superscript"/>
        </w:rPr>
        <w:t>2</w:t>
      </w:r>
      <w:r w:rsidR="00182947" w:rsidRPr="009C14E0">
        <w:rPr>
          <w:rFonts w:ascii="Book Antiqua" w:hAnsi="Book Antiqua"/>
          <w:sz w:val="20"/>
        </w:rPr>
        <w:t>,</w:t>
      </w:r>
      <w:r>
        <w:rPr>
          <w:rFonts w:ascii="Book Antiqua" w:hAnsi="Book Antiqua"/>
          <w:sz w:val="20"/>
        </w:rPr>
        <w:t xml:space="preserve"> STAIN Mandailing Natal </w:t>
      </w:r>
      <w:r w:rsidR="008F6212" w:rsidRPr="009C14E0">
        <w:rPr>
          <w:rFonts w:ascii="Book Antiqua" w:hAnsi="Book Antiqua"/>
          <w:sz w:val="20"/>
        </w:rPr>
        <w:t>(</w:t>
      </w:r>
      <w:r>
        <w:rPr>
          <w:rFonts w:ascii="Book Antiqua" w:hAnsi="Book Antiqua"/>
          <w:sz w:val="20"/>
        </w:rPr>
        <w:t>PGMI, STAIN Mandailing Natal</w:t>
      </w:r>
      <w:r w:rsidR="008F6212">
        <w:rPr>
          <w:rFonts w:ascii="Book Antiqua" w:hAnsi="Book Antiqua"/>
          <w:sz w:val="20"/>
        </w:rPr>
        <w:t>, Panyabungan, Indonesia</w:t>
      </w:r>
      <w:r w:rsidR="008F6212" w:rsidRPr="009C14E0">
        <w:rPr>
          <w:rFonts w:ascii="Book Antiqua" w:hAnsi="Book Antiqua"/>
          <w:sz w:val="20"/>
        </w:rPr>
        <w:t>)</w:t>
      </w:r>
    </w:p>
    <w:p w14:paraId="1C1EB921" w14:textId="2C2BCB3C" w:rsidR="00182947" w:rsidRPr="009C14E0" w:rsidRDefault="00501072" w:rsidP="008F6212">
      <w:pPr>
        <w:jc w:val="center"/>
        <w:rPr>
          <w:rFonts w:ascii="Book Antiqua" w:hAnsi="Book Antiqua"/>
          <w:sz w:val="20"/>
        </w:rPr>
      </w:pPr>
      <w:r>
        <w:rPr>
          <w:rFonts w:ascii="Book Antiqua" w:hAnsi="Book Antiqua"/>
          <w:b/>
          <w:sz w:val="20"/>
        </w:rPr>
        <w:t>xxxx</w:t>
      </w:r>
      <w:r w:rsidR="00182947" w:rsidRPr="00515D78">
        <w:rPr>
          <w:rFonts w:ascii="Book Antiqua" w:hAnsi="Book Antiqua"/>
          <w:b/>
          <w:sz w:val="20"/>
          <w:vertAlign w:val="superscript"/>
        </w:rPr>
        <w:t>3</w:t>
      </w:r>
      <w:r w:rsidR="00182947" w:rsidRPr="009C14E0">
        <w:rPr>
          <w:rFonts w:ascii="Book Antiqua" w:hAnsi="Book Antiqua"/>
          <w:sz w:val="20"/>
        </w:rPr>
        <w:t xml:space="preserve">, </w:t>
      </w:r>
      <w:r w:rsidR="007A11B3">
        <w:rPr>
          <w:rFonts w:ascii="Book Antiqua" w:hAnsi="Book Antiqua"/>
          <w:sz w:val="20"/>
        </w:rPr>
        <w:t xml:space="preserve">Afiliasi </w:t>
      </w:r>
      <w:r w:rsidR="008F6212" w:rsidRPr="009C14E0">
        <w:rPr>
          <w:rFonts w:ascii="Book Antiqua" w:hAnsi="Book Antiqua"/>
          <w:sz w:val="20"/>
        </w:rPr>
        <w:t>(</w:t>
      </w:r>
      <w:r w:rsidR="008F6212">
        <w:rPr>
          <w:rFonts w:ascii="Book Antiqua" w:hAnsi="Book Antiqua"/>
          <w:sz w:val="20"/>
        </w:rPr>
        <w:t>PGMI, STAIN MADINA, Panyabungan, Indonesia</w:t>
      </w:r>
      <w:r w:rsidR="008F6212" w:rsidRPr="009C14E0">
        <w:rPr>
          <w:rFonts w:ascii="Book Antiqua" w:hAnsi="Book Antiqua"/>
          <w:sz w:val="20"/>
        </w:rPr>
        <w:t>)</w:t>
      </w:r>
    </w:p>
    <w:p w14:paraId="5A6065E4" w14:textId="6EEAE1BB" w:rsidR="00AA1FB0" w:rsidRDefault="00E46F96" w:rsidP="00501072">
      <w:pPr>
        <w:spacing w:before="120" w:after="240"/>
        <w:jc w:val="center"/>
        <w:rPr>
          <w:rFonts w:ascii="Book Antiqua" w:hAnsi="Book Antiqua"/>
          <w:b/>
          <w:sz w:val="20"/>
        </w:rPr>
      </w:pPr>
      <w:r w:rsidRPr="00515D78">
        <w:rPr>
          <w:rFonts w:ascii="Book Antiqua" w:eastAsia="SimSun" w:hAnsi="Book Antiqua" w:cs="AS"/>
          <w:sz w:val="20"/>
          <w:vertAlign w:val="superscript"/>
          <w:lang w:eastAsia="zh-CN"/>
        </w:rPr>
        <w:sym w:font="Wingdings" w:char="F02A"/>
      </w:r>
      <w:r w:rsidR="00182947" w:rsidRPr="009C14E0">
        <w:rPr>
          <w:rFonts w:ascii="Book Antiqua" w:hAnsi="Book Antiqua"/>
          <w:sz w:val="20"/>
        </w:rPr>
        <w:t xml:space="preserve"> </w:t>
      </w:r>
      <w:proofErr w:type="gramStart"/>
      <w:r w:rsidR="008F6212">
        <w:rPr>
          <w:rFonts w:ascii="Book Antiqua" w:hAnsi="Book Antiqua"/>
          <w:i/>
          <w:sz w:val="20"/>
        </w:rPr>
        <w:t>email :</w:t>
      </w:r>
      <w:proofErr w:type="gramEnd"/>
      <w:r w:rsidR="008F6212">
        <w:rPr>
          <w:rFonts w:ascii="Book Antiqua" w:hAnsi="Book Antiqua"/>
          <w:i/>
          <w:sz w:val="20"/>
        </w:rPr>
        <w:t xml:space="preserve"> </w:t>
      </w:r>
      <w:hyperlink r:id="rId8" w:history="1">
        <w:r w:rsidR="00501072" w:rsidRPr="0002205B">
          <w:rPr>
            <w:rStyle w:val="Hyperlink"/>
            <w:rFonts w:ascii="Book Antiqua" w:hAnsi="Book Antiqua"/>
            <w:i/>
            <w:sz w:val="20"/>
          </w:rPr>
          <w:t>zainal130697@gmail.com</w:t>
        </w:r>
      </w:hyperlink>
      <w:r w:rsidR="008F6212">
        <w:rPr>
          <w:rFonts w:ascii="Book Antiqua" w:hAnsi="Book Antiqua"/>
          <w:i/>
          <w:sz w:val="20"/>
        </w:rPr>
        <w:t xml:space="preserve">, </w:t>
      </w:r>
    </w:p>
    <w:p w14:paraId="4F65926B" w14:textId="01D83B7B" w:rsidR="00495A02" w:rsidRPr="00495A02" w:rsidRDefault="005B5CBE" w:rsidP="00495A02">
      <w:pPr>
        <w:spacing w:after="120"/>
        <w:jc w:val="both"/>
        <w:rPr>
          <w:rFonts w:ascii="Book Antiqua" w:hAnsi="Book Antiqua"/>
          <w:sz w:val="20"/>
        </w:rPr>
      </w:pPr>
      <w:r>
        <w:rPr>
          <w:rFonts w:ascii="Book Antiqua" w:hAnsi="Book Antiqua"/>
          <w:b/>
          <w:sz w:val="20"/>
        </w:rPr>
        <w:t>Abstrak</w:t>
      </w:r>
      <w:proofErr w:type="gramStart"/>
      <w:r w:rsidRPr="009C14E0">
        <w:rPr>
          <w:rFonts w:ascii="Book Antiqua" w:hAnsi="Book Antiqua"/>
          <w:b/>
          <w:sz w:val="20"/>
        </w:rPr>
        <w:t>:</w:t>
      </w:r>
      <w:r w:rsidR="008F6212" w:rsidRPr="008F6212">
        <w:rPr>
          <w:rFonts w:ascii="Book Antiqua" w:hAnsi="Book Antiqua"/>
          <w:sz w:val="20"/>
        </w:rPr>
        <w:t>.</w:t>
      </w:r>
      <w:proofErr w:type="gramEnd"/>
      <w:r w:rsidR="00495A02" w:rsidRPr="00495A02">
        <w:t xml:space="preserve"> </w:t>
      </w:r>
      <w:r w:rsidR="00495A02" w:rsidRPr="00495A02">
        <w:rPr>
          <w:rFonts w:ascii="Book Antiqua" w:hAnsi="Book Antiqua"/>
          <w:sz w:val="20"/>
        </w:rPr>
        <w:t xml:space="preserve">Artikel ini membahas transformasi pembelajaran Bahasa Indonesia di sekolah dasar melalui penerapan pendekatan deep learning. Penelitian menggunakan metode </w:t>
      </w:r>
      <w:r w:rsidR="00495A02" w:rsidRPr="00495A02">
        <w:rPr>
          <w:rFonts w:ascii="Book Antiqua" w:hAnsi="Book Antiqua"/>
          <w:i/>
          <w:sz w:val="20"/>
        </w:rPr>
        <w:t>Systematic Literature Review</w:t>
      </w:r>
      <w:r w:rsidR="00495A02" w:rsidRPr="00495A02">
        <w:rPr>
          <w:rFonts w:ascii="Book Antiqua" w:hAnsi="Book Antiqua"/>
          <w:sz w:val="20"/>
        </w:rPr>
        <w:t xml:space="preserve"> (SLR) terhadap artikel-artikel terindeks Scopus, </w:t>
      </w:r>
      <w:r w:rsidR="00495A02" w:rsidRPr="00495A02">
        <w:rPr>
          <w:rFonts w:ascii="Book Antiqua" w:hAnsi="Book Antiqua"/>
          <w:i/>
          <w:sz w:val="20"/>
        </w:rPr>
        <w:t>Web of Science</w:t>
      </w:r>
      <w:r w:rsidR="00495A02" w:rsidRPr="00495A02">
        <w:rPr>
          <w:rFonts w:ascii="Book Antiqua" w:hAnsi="Book Antiqua"/>
          <w:sz w:val="20"/>
        </w:rPr>
        <w:t xml:space="preserve">, dan publikasi nasional yang relevan pada periode 2015–2025. Hasil kajian menunjukkan bahwa teknologi deep learning, khususnya melalui </w:t>
      </w:r>
      <w:r w:rsidR="00495A02" w:rsidRPr="00495A02">
        <w:rPr>
          <w:rFonts w:ascii="Book Antiqua" w:hAnsi="Book Antiqua"/>
          <w:i/>
          <w:sz w:val="20"/>
        </w:rPr>
        <w:t>Natural Language Processing</w:t>
      </w:r>
      <w:r w:rsidR="00495A02" w:rsidRPr="00495A02">
        <w:rPr>
          <w:rFonts w:ascii="Book Antiqua" w:hAnsi="Book Antiqua"/>
          <w:sz w:val="20"/>
        </w:rPr>
        <w:t xml:space="preserve"> (NLP), </w:t>
      </w:r>
      <w:r w:rsidR="00495A02" w:rsidRPr="00495A02">
        <w:rPr>
          <w:rFonts w:ascii="Book Antiqua" w:hAnsi="Book Antiqua"/>
          <w:i/>
          <w:sz w:val="20"/>
        </w:rPr>
        <w:t>speech recognition, intelligent tutoring system</w:t>
      </w:r>
      <w:r w:rsidR="00495A02" w:rsidRPr="00495A02">
        <w:rPr>
          <w:rFonts w:ascii="Book Antiqua" w:hAnsi="Book Antiqua"/>
          <w:sz w:val="20"/>
        </w:rPr>
        <w:t xml:space="preserve">, dan </w:t>
      </w:r>
      <w:r w:rsidR="00495A02" w:rsidRPr="00495A02">
        <w:rPr>
          <w:rFonts w:ascii="Book Antiqua" w:hAnsi="Book Antiqua"/>
          <w:i/>
          <w:sz w:val="20"/>
        </w:rPr>
        <w:t>automated essay scoring</w:t>
      </w:r>
      <w:r w:rsidR="00495A02" w:rsidRPr="00495A02">
        <w:rPr>
          <w:rFonts w:ascii="Book Antiqua" w:hAnsi="Book Antiqua"/>
          <w:sz w:val="20"/>
        </w:rPr>
        <w:t xml:space="preserve">, berpotensi memperkuat keterampilan membaca, menulis, </w:t>
      </w:r>
      <w:proofErr w:type="gramStart"/>
      <w:r w:rsidR="00495A02" w:rsidRPr="00495A02">
        <w:rPr>
          <w:rFonts w:ascii="Book Antiqua" w:hAnsi="Book Antiqua"/>
          <w:sz w:val="20"/>
        </w:rPr>
        <w:t>dan</w:t>
      </w:r>
      <w:proofErr w:type="gramEnd"/>
      <w:r w:rsidR="00495A02" w:rsidRPr="00495A02">
        <w:rPr>
          <w:rFonts w:ascii="Book Antiqua" w:hAnsi="Book Antiqua"/>
          <w:sz w:val="20"/>
        </w:rPr>
        <w:t xml:space="preserve"> berbicara siswa. Teknologi ini menyediakan pembelajaran adaptif, umpan balik otomatis, serta rekomendasi materi sesuai kebutuhan individu. Namun, tantangan implementasi masih mencakup keterbatasan infrastruktur, kompetensi guru, dan isu etika penggunaan data. Artikel ini menegaskan bahwa integrasi deep learning dapat menjadi strategi efektif dalam meningkatkan literasi siswa sekolah dasar, dengan syarat didukung oleh kesiapan guru, infrastruktur digital, </w:t>
      </w:r>
      <w:proofErr w:type="gramStart"/>
      <w:r w:rsidR="00495A02" w:rsidRPr="00495A02">
        <w:rPr>
          <w:rFonts w:ascii="Book Antiqua" w:hAnsi="Book Antiqua"/>
          <w:sz w:val="20"/>
        </w:rPr>
        <w:t>dan</w:t>
      </w:r>
      <w:proofErr w:type="gramEnd"/>
      <w:r w:rsidR="00495A02" w:rsidRPr="00495A02">
        <w:rPr>
          <w:rFonts w:ascii="Book Antiqua" w:hAnsi="Book Antiqua"/>
          <w:sz w:val="20"/>
        </w:rPr>
        <w:t xml:space="preserve"> kebijakan pendidikan yang berpihak pada inovasi.</w:t>
      </w:r>
    </w:p>
    <w:p w14:paraId="0A583619" w14:textId="076E2544" w:rsidR="00B57437" w:rsidRPr="0007126E" w:rsidRDefault="00495A02" w:rsidP="0007126E">
      <w:pPr>
        <w:spacing w:after="120"/>
        <w:jc w:val="both"/>
        <w:rPr>
          <w:rFonts w:ascii="Book Antiqua" w:hAnsi="Book Antiqua"/>
          <w:sz w:val="20"/>
        </w:rPr>
      </w:pPr>
      <w:r w:rsidRPr="00495A02">
        <w:rPr>
          <w:rFonts w:ascii="Book Antiqua" w:hAnsi="Book Antiqua"/>
          <w:b/>
          <w:sz w:val="20"/>
        </w:rPr>
        <w:t>Kata kunci:</w:t>
      </w:r>
      <w:r w:rsidRPr="00495A02">
        <w:rPr>
          <w:rFonts w:ascii="Book Antiqua" w:hAnsi="Book Antiqua"/>
          <w:sz w:val="20"/>
        </w:rPr>
        <w:t xml:space="preserve"> </w:t>
      </w:r>
      <w:r w:rsidRPr="00495A02">
        <w:rPr>
          <w:rFonts w:ascii="Book Antiqua" w:hAnsi="Book Antiqua"/>
          <w:i/>
          <w:sz w:val="20"/>
        </w:rPr>
        <w:t>Deep Learning</w:t>
      </w:r>
      <w:r w:rsidRPr="00495A02">
        <w:rPr>
          <w:rFonts w:ascii="Book Antiqua" w:hAnsi="Book Antiqua"/>
          <w:sz w:val="20"/>
        </w:rPr>
        <w:t>, Pembelajaran Bahasa Indonesia, Literasi, Sekolah Dasar</w:t>
      </w:r>
    </w:p>
    <w:p w14:paraId="4508E201" w14:textId="77777777" w:rsidR="00495A02" w:rsidRPr="00495A02" w:rsidRDefault="00B57437" w:rsidP="00495A02">
      <w:pPr>
        <w:spacing w:after="120"/>
        <w:jc w:val="both"/>
        <w:rPr>
          <w:rFonts w:ascii="Book Antiqua" w:hAnsi="Book Antiqua"/>
          <w:i/>
          <w:sz w:val="20"/>
        </w:rPr>
      </w:pPr>
      <w:r w:rsidRPr="00495A02">
        <w:rPr>
          <w:rFonts w:ascii="Book Antiqua" w:hAnsi="Book Antiqua"/>
          <w:b/>
          <w:i/>
          <w:sz w:val="20"/>
        </w:rPr>
        <w:t>Abstract:</w:t>
      </w:r>
      <w:r w:rsidRPr="00495A02">
        <w:rPr>
          <w:rFonts w:ascii="Book Antiqua" w:hAnsi="Book Antiqua"/>
          <w:i/>
          <w:sz w:val="20"/>
        </w:rPr>
        <w:t xml:space="preserve"> </w:t>
      </w:r>
      <w:r w:rsidR="00495A02" w:rsidRPr="00495A02">
        <w:rPr>
          <w:rFonts w:ascii="Book Antiqua" w:hAnsi="Book Antiqua"/>
          <w:i/>
          <w:sz w:val="20"/>
        </w:rPr>
        <w:t>This article explores the transformation of Indonesian language learning in elementary schools through the application of deep learning approaches. The study employs a Systematic Literature Review (SLR) of relevant articles indexed in Scopus, Web of Science, and national accredited publications between 2015 and 2025. Findings indicate that deep learning technologies, particularly Natural Language Processing (NLP), speech recognition, intelligent tutoring systems, and automated essay scoring, have significant potential to enhance students’ reading, writing, and speaking skills. These technologies provide adaptive learning, instant feedback, and personalized material recommendations. Nonetheless, implementation challenges remain, including limited infrastructure, teachers’ digital competence, and ethical concerns regarding data use. The study concludes that integrating deep learning can serve as an effective strategy to improve elementary students’ literacy, provided that teacher readiness, digital infrastructure, and supportive educational policies are ensured.</w:t>
      </w:r>
    </w:p>
    <w:p w14:paraId="3EF43F4D" w14:textId="77777777" w:rsidR="00495A02" w:rsidRPr="00495A02" w:rsidRDefault="00495A02" w:rsidP="00495A02">
      <w:pPr>
        <w:spacing w:after="120"/>
        <w:jc w:val="both"/>
        <w:rPr>
          <w:rFonts w:ascii="Book Antiqua" w:hAnsi="Book Antiqua"/>
          <w:i/>
          <w:sz w:val="20"/>
        </w:rPr>
      </w:pPr>
      <w:r w:rsidRPr="00495A02">
        <w:rPr>
          <w:rFonts w:ascii="Book Antiqua" w:hAnsi="Book Antiqua"/>
          <w:b/>
          <w:i/>
          <w:sz w:val="20"/>
        </w:rPr>
        <w:t>Keywords:</w:t>
      </w:r>
      <w:r w:rsidRPr="00495A02">
        <w:rPr>
          <w:rFonts w:ascii="Book Antiqua" w:hAnsi="Book Antiqua"/>
          <w:i/>
          <w:sz w:val="20"/>
        </w:rPr>
        <w:t xml:space="preserve"> Deep Learning, Indonesian Language Learning, Literacy, Elementary School</w:t>
      </w:r>
    </w:p>
    <w:p w14:paraId="5E51C266" w14:textId="3B2D52CD" w:rsidR="00774A65" w:rsidRPr="004945E7" w:rsidRDefault="00774A65" w:rsidP="00495A02">
      <w:pPr>
        <w:spacing w:after="120"/>
        <w:jc w:val="both"/>
        <w:rPr>
          <w:rFonts w:ascii="Book Antiqua" w:hAnsi="Book Antiqua"/>
        </w:rPr>
      </w:pPr>
      <w:r w:rsidRPr="004945E7">
        <w:rPr>
          <w:rFonts w:ascii="Book Antiqua" w:hAnsi="Book Antiqua"/>
        </w:rPr>
        <w:t>PENDAHULUAN</w:t>
      </w:r>
    </w:p>
    <w:p w14:paraId="1546BF28" w14:textId="5D7C4B48" w:rsidR="00E97591" w:rsidRPr="00E97591" w:rsidRDefault="00E97591" w:rsidP="0007126E">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Perkembangan pendidikan abad ke-21 menuntut penguasaan literasi digital dan literasi bah</w:t>
      </w:r>
      <w:bookmarkStart w:id="0" w:name="_GoBack"/>
      <w:bookmarkEnd w:id="0"/>
      <w:r w:rsidRPr="00E97591">
        <w:rPr>
          <w:rFonts w:ascii="Book Antiqua" w:hAnsi="Book Antiqua"/>
          <w:szCs w:val="24"/>
          <w:shd w:val="clear" w:color="auto" w:fill="FFFFFF"/>
        </w:rPr>
        <w:t>asa sebagai kemampuan fundamental dalam menghadapi kompleksitas era informasi. Literasi digital yang mencakup pemanfaatan teknologi, evaluasi informasi, dan komunikasi berbasis media digital perlu dipadukan dengan literasi bahasa agar siswa mampu berpikir kritis, adaptif, dan k</w:t>
      </w:r>
      <w:r>
        <w:rPr>
          <w:rFonts w:ascii="Book Antiqua" w:hAnsi="Book Antiqua"/>
          <w:szCs w:val="24"/>
          <w:shd w:val="clear" w:color="auto" w:fill="FFFFFF"/>
        </w:rPr>
        <w:t>omunikatif</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DOI":"10.29210/07essr500300","ISSN":"2720-8915","abstract":"Literasi digital menjadi elemen esensial dalam pendidikan abad ke-21, terutama di jenjang pendidikan dasar. Artikel ini menyajikan kajian literatur terkini mengenai pengembangan literasi digital dalam kaitannya dengan kecakapan abad ke-21. Temuan menunjukkan bahwa literasi digital mendukung keterampilan berpikir kritis, kreativitas, komunikasi, dan kolaborasi siswa, tetapi implementasinya menghadapi kendala signifikan seperti kesenjangan akses teknologi dan keterbatasan pelatihan guru. Dengan mengadopsi pendekatan inovatif seperti pembelajaran berbasis teknologi dan integrasi kurikulum, literasi digital dapat memperkuat kesiapan siswa menghadapi era digital. Artikel ini menyoroti pentingnya kolaborasi lintas sektoral dalam meningkatkan literasi digital untuk menciptakan ekosistem pendidikan yang inklusif dan efektif.","author":[{"dropping-particle":"","family":"Zuhri","given":"Saifudin","non-dropping-particle":"","parse-names":false,"suffix":""},{"dropping-particle":"","family":"Suwindia","given":"I Gede","non-dropping-particle":"","parse-names":false,"suffix":""},{"dropping-particle":"","family":"Ari Winangun","given":"I Made","non-dropping-particle":"","parse-names":false,"suffix":""}],"container-title":"Education and Social Sciences Review","id":"ITEM-1","issue":"2","issued":{"date-parts":[["2024"]]},"page":"149","title":"Literasi Digital dan Kecakapan Abad ke-21: Analisis Komprehensif Dari Literatur Terkini","type":"article-journal","volume":"5"},"uris":["http://www.mendeley.com/documents/?uuid=160bba6b-f81e-4cf6-b4c9-8848d705e864"]}],"mendeley":{"formattedCitation":"(Zuhri et al., 2024)","plainTextFormattedCitation":"(Zuhri et al., 2024)","previouslyFormattedCitation":"(Zuhri et al., 2024)"},"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Zuhri et al., 2024)</w:t>
      </w:r>
      <w:r w:rsidR="00DF7541">
        <w:rPr>
          <w:rStyle w:val="FootnoteReference"/>
          <w:rFonts w:ascii="Book Antiqua" w:hAnsi="Book Antiqua"/>
          <w:szCs w:val="24"/>
          <w:shd w:val="clear" w:color="auto" w:fill="FFFFFF"/>
        </w:rPr>
        <w:fldChar w:fldCharType="end"/>
      </w:r>
      <w:r>
        <w:rPr>
          <w:rFonts w:ascii="Book Antiqua" w:hAnsi="Book Antiqua"/>
          <w:szCs w:val="24"/>
          <w:shd w:val="clear" w:color="auto" w:fill="FFFFFF"/>
        </w:rPr>
        <w:t>. P</w:t>
      </w:r>
      <w:r w:rsidRPr="00E97591">
        <w:rPr>
          <w:rFonts w:ascii="Book Antiqua" w:hAnsi="Book Antiqua"/>
          <w:szCs w:val="24"/>
          <w:shd w:val="clear" w:color="auto" w:fill="FFFFFF"/>
        </w:rPr>
        <w:t xml:space="preserve">embelajaran Bahasa Indonesia di sekolah dasar </w:t>
      </w:r>
      <w:r w:rsidRPr="00E97591">
        <w:rPr>
          <w:rFonts w:ascii="Book Antiqua" w:hAnsi="Book Antiqua"/>
          <w:szCs w:val="24"/>
          <w:shd w:val="clear" w:color="auto" w:fill="FFFFFF"/>
        </w:rPr>
        <w:lastRenderedPageBreak/>
        <w:t>memiliki fungsi strategis sebagai fondasi literasi yang membangun kemampuan analitik dan kreativitas verbal</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author":[{"dropping-particle":"","family":"Ramdhani","given":"Fadli","non-dropping-particle":"","parse-names":false,"suffix":""},{"dropping-particle":"","family":"Fadly","given":"Ahmad","non-dropping-particle":"","parse-names":false,"suffix":""}],"container-title":"SEMNASFIP: Seminar Nasional dan Publikasi Ilmiah","id":"ITEM-1","issue":"2024","issued":{"date-parts":[["2024"]]},"page":"2809-1914","title":"Peran Literasi Baca Tulis dalam Pembelajaran Bahasa Indonesia pada Siswa Kelas VIII SMP Muhammadiyah 22 Setiabudi Pamulang","type":"article-journal"},"uris":["http://www.mendeley.com/documents/?uuid=c07281c8-9994-48d9-ae2e-4ba29a1c1fe7"]}],"mendeley":{"formattedCitation":"(Ramdhani &amp; Fadly, 2024)","plainTextFormattedCitation":"(Ramdhani &amp; Fadly, 2024)","previouslyFormattedCitation":"(Ramdhani &amp; Fadly, 2024)"},"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noProof/>
          <w:szCs w:val="24"/>
          <w:shd w:val="clear" w:color="auto" w:fill="FFFFFF"/>
        </w:rPr>
        <w:t>(Ramdhani &amp; Fadly, 2024)</w:t>
      </w:r>
      <w:r w:rsidR="00DF7541">
        <w:rPr>
          <w:rStyle w:val="FootnoteReference"/>
          <w:rFonts w:ascii="Book Antiqua" w:hAnsi="Book Antiqua"/>
          <w:szCs w:val="24"/>
          <w:shd w:val="clear" w:color="auto" w:fill="FFFFFF"/>
        </w:rPr>
        <w:fldChar w:fldCharType="end"/>
      </w:r>
      <w:r w:rsidRPr="00E97591">
        <w:rPr>
          <w:rFonts w:ascii="Book Antiqua" w:hAnsi="Book Antiqua"/>
          <w:szCs w:val="24"/>
          <w:shd w:val="clear" w:color="auto" w:fill="FFFFFF"/>
        </w:rPr>
        <w:t>.</w:t>
      </w:r>
    </w:p>
    <w:p w14:paraId="293CEF1B" w14:textId="722626EC" w:rsidR="00E97591" w:rsidRPr="00E97591" w:rsidRDefault="00E97591" w:rsidP="00E97591">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 xml:space="preserve">Data </w:t>
      </w:r>
      <w:r w:rsidRPr="00E97591">
        <w:rPr>
          <w:rFonts w:ascii="Book Antiqua" w:hAnsi="Book Antiqua"/>
          <w:i/>
          <w:szCs w:val="24"/>
          <w:shd w:val="clear" w:color="auto" w:fill="FFFFFF"/>
        </w:rPr>
        <w:t>Programme for International Student Assessment</w:t>
      </w:r>
      <w:r w:rsidRPr="00E97591">
        <w:rPr>
          <w:rFonts w:ascii="Book Antiqua" w:hAnsi="Book Antiqua"/>
          <w:szCs w:val="24"/>
          <w:shd w:val="clear" w:color="auto" w:fill="FFFFFF"/>
        </w:rPr>
        <w:t xml:space="preserve"> (PISA) 2022 menunjukkan skor literasi membaca siswa Indonesia berada pada angka 359, jauh di bawah rata-rata global 476, dengan selisih lebih dari 100 poin. Capaian tersebut mencerminkan stagnasi kinerja literasi Indonesia selama dua dekade keikutsertaan dalam PISA, meskipun berbagai intervensi telah diterapkan. Lebih mengkhawatirkan, proporsi siswa dengan kemampuan membaca di bawah Level 2 benchmark meningkat sekitar 19 poin persentase dibandingkan tahun 2012, menandakan semakin banyak siswa yang belum mampu me</w:t>
      </w:r>
      <w:r>
        <w:rPr>
          <w:rFonts w:ascii="Book Antiqua" w:hAnsi="Book Antiqua"/>
          <w:szCs w:val="24"/>
          <w:shd w:val="clear" w:color="auto" w:fill="FFFFFF"/>
        </w:rPr>
        <w:t>mahami teks secara kontekstual</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uthor":[{"dropping-particle":"","family":"Nada Hafizha","given":"Raisa Rakhmania","non-dropping-particle":"","parse-names":false,"suffix":""}],"container-title":"Jurnal Basicedu","id":"ITEM-1","issue":"1","issued":{"date-parts":[["2024"]]},"page":"171-179","title":"Dampak Program Penguatan Literasi pada Hasil Asesmen Kompetensi Minimum di Sekolah Dasar","type":"article-journal","volume":"8"},"uris":["http://www.mendeley.com/documents/?uuid=de13a84b-ccbb-4f4f-bed7-e90d00f4d7e4"]}],"mendeley":{"formattedCitation":"(Nada Hafizha, 2024)","plainTextFormattedCitation":"(Nada Hafizha, 2024)","previouslyFormattedCitation":"(Nada Hafizha, 2024)"},"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Nada Hafizha, 2024)</w:t>
      </w:r>
      <w:r w:rsidR="00DF7541">
        <w:rPr>
          <w:rStyle w:val="FootnoteReference"/>
          <w:rFonts w:ascii="Book Antiqua" w:hAnsi="Book Antiqua"/>
          <w:szCs w:val="24"/>
          <w:shd w:val="clear" w:color="auto" w:fill="FFFFFF"/>
        </w:rPr>
        <w:fldChar w:fldCharType="end"/>
      </w:r>
      <w:r>
        <w:rPr>
          <w:rFonts w:ascii="Book Antiqua" w:hAnsi="Book Antiqua"/>
          <w:szCs w:val="24"/>
          <w:shd w:val="clear" w:color="auto" w:fill="FFFFFF"/>
        </w:rPr>
        <w:t>.</w:t>
      </w:r>
    </w:p>
    <w:p w14:paraId="1D6CAE31" w14:textId="6324806D" w:rsidR="00E97591" w:rsidRPr="00E97591" w:rsidRDefault="00E97591" w:rsidP="00E97591">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Kondisi ini berkaitan dengan metode pembelajaran Bahasa Indonesia di sekolah dasar yang masih dominan menggunakan pendekatan tradisional, seperti ceramah, penghafalan, dan latihan mekanistik</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DOI":"10.31004/basicedu.v7i5.6101","ISSN":"2580-3735","abstract":"Pada proses pembelajaran Bahasa Indonesia di sekolah, tidak selalu berjalan mulus sesuai dengan harapan dan tujuan. Strategi pembelajaran untuk membelajarkan keterampilan berbahasa Indonesia diperlukan untuk memudahkan peserta didik menangkap ilmu yang dijelaskan oleh guru. Penelitian ini bertujuan untuk mendeskripsikan problematika dalam pembelajaran bahasa Indonesia dan strategi yang digunakan guru dalam memecahkan masalah tersebut. Penelitian ini merupakan jenis penelitian kualitatif. Jenis pendekatan yang digunakan yaitu pendekatan deskriptif. Teknik pengambilan data dengan observasi dan wawancara. Teknik analisis data dilakukan dengan reduksi, penyajian data, dan penarikan kesimpulan. Hasil penelitian menunjukkan bahwa problematika dan strategi pembelajaran bahasa Indonesia yaitu kurangnya minat dan motivasi siswa dalam pembelajaran bahasa disebabkan jumlah teks bacaan yang tidak sedikit, keterampilan menulis yang kurang terlihat dari siswa kesulitan membuat dan menggabungkan kalimat dengan EYD yang benar, beberapa siswa masih kurang mampu dalam membaca dan menulis, serta kesulitan dalam menentukan metode atau model pembelajaran yang digunakan. Dalam mengatasi problematika tersebut dengan guru menerapkan strategi yaitu kegiatan literasi 15 menit setiap hari yang dihubungkan dengan keterampilan berbahasa Indonesia, melakukan ice breaking, penggunaan beberapa media pembelajaran yang sesuai, dan pembiasaan menggunakan bahasa Indonesia dalam proses interaksi di sekolah.","author":[{"dropping-particle":"","family":"Nurmalasari","given":"Wahyu","non-dropping-particle":"","parse-names":false,"suffix":""}],"container-title":"Jurnal Basicedu","id":"ITEM-1","issue":"5","issued":{"date-parts":[["2023"]]},"page":"2912-2919","title":"Problematika dan Strategi Pembelajaran Bahasa Indonesia di Sekolah Dasar","type":"article-journal","volume":"7"},"uris":["http://www.mendeley.com/documents/?uuid=2827a70d-0b9d-4b51-b925-faa198b869a2"]}],"mendeley":{"formattedCitation":"(Nurmalasari, 2023)","plainTextFormattedCitation":"(Nurmalasari, 2023)","previouslyFormattedCitation":"(Nurmalasari, 2023)"},"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Nurmalasari, 2023)</w:t>
      </w:r>
      <w:r w:rsidR="00DF7541">
        <w:rPr>
          <w:rStyle w:val="FootnoteReference"/>
          <w:rFonts w:ascii="Book Antiqua" w:hAnsi="Book Antiqua"/>
          <w:szCs w:val="24"/>
          <w:shd w:val="clear" w:color="auto" w:fill="FFFFFF"/>
        </w:rPr>
        <w:fldChar w:fldCharType="end"/>
      </w:r>
      <w:r w:rsidRPr="00E97591">
        <w:rPr>
          <w:rFonts w:ascii="Book Antiqua" w:hAnsi="Book Antiqua"/>
          <w:szCs w:val="24"/>
          <w:shd w:val="clear" w:color="auto" w:fill="FFFFFF"/>
        </w:rPr>
        <w:t>. Pola pengajaran tersebut tidak responsif terhadap kebutuhan belajar individual, sehingga gagal menumbuhkan refleksi pemahaman yang mendalam. Instrumen evaluasi pun masih terbatas pada tes kuantitatif, sehingga kurang mendukung pemetaan perkembangan keterampilan berna</w:t>
      </w:r>
      <w:r>
        <w:rPr>
          <w:rFonts w:ascii="Book Antiqua" w:hAnsi="Book Antiqua"/>
          <w:szCs w:val="24"/>
          <w:shd w:val="clear" w:color="auto" w:fill="FFFFFF"/>
        </w:rPr>
        <w:t>lar bahasa secara komprehensif.</w:t>
      </w:r>
    </w:p>
    <w:p w14:paraId="142DCE12" w14:textId="025939F0" w:rsidR="00E97591" w:rsidRPr="00E97591" w:rsidRDefault="00E97591" w:rsidP="00E97591">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 xml:space="preserve">Kemajuan teknologi kecerdasan buatan, khususnya deep learning, menghadirkan peluang untuk memperbarui paradigma pembelajaran tersebut. </w:t>
      </w:r>
      <w:r w:rsidR="00C438D6" w:rsidRPr="00C438D6">
        <w:rPr>
          <w:rFonts w:ascii="Book Antiqua" w:hAnsi="Book Antiqua"/>
          <w:i/>
          <w:szCs w:val="24"/>
          <w:shd w:val="clear" w:color="auto" w:fill="FFFFFF"/>
        </w:rPr>
        <w:t xml:space="preserve">Deep learning </w:t>
      </w:r>
      <w:r w:rsidRPr="00E97591">
        <w:rPr>
          <w:rFonts w:ascii="Book Antiqua" w:hAnsi="Book Antiqua"/>
          <w:szCs w:val="24"/>
          <w:shd w:val="clear" w:color="auto" w:fill="FFFFFF"/>
        </w:rPr>
        <w:t>memiliki kapabilitas dalam analisis big data bahasa, pemrosesan bahasa alami (</w:t>
      </w:r>
      <w:r w:rsidRPr="00E97591">
        <w:rPr>
          <w:rFonts w:ascii="Book Antiqua" w:hAnsi="Book Antiqua"/>
          <w:i/>
          <w:szCs w:val="24"/>
          <w:shd w:val="clear" w:color="auto" w:fill="FFFFFF"/>
        </w:rPr>
        <w:t>Natural Language Processing</w:t>
      </w:r>
      <w:r w:rsidRPr="00E97591">
        <w:rPr>
          <w:rFonts w:ascii="Book Antiqua" w:hAnsi="Book Antiqua"/>
          <w:szCs w:val="24"/>
          <w:shd w:val="clear" w:color="auto" w:fill="FFFFFF"/>
        </w:rPr>
        <w:t xml:space="preserve">/NLP), serta adaptasi otomatis terhadap </w:t>
      </w:r>
      <w:proofErr w:type="gramStart"/>
      <w:r w:rsidRPr="00E97591">
        <w:rPr>
          <w:rFonts w:ascii="Book Antiqua" w:hAnsi="Book Antiqua"/>
          <w:szCs w:val="24"/>
          <w:shd w:val="clear" w:color="auto" w:fill="FFFFFF"/>
        </w:rPr>
        <w:t>gaya</w:t>
      </w:r>
      <w:proofErr w:type="gramEnd"/>
      <w:r w:rsidRPr="00E97591">
        <w:rPr>
          <w:rFonts w:ascii="Book Antiqua" w:hAnsi="Book Antiqua"/>
          <w:szCs w:val="24"/>
          <w:shd w:val="clear" w:color="auto" w:fill="FFFFFF"/>
        </w:rPr>
        <w:t xml:space="preserve"> belajar siswa. Teknologi ini memungkinkan perancangan pengalaman belajar yang adaptif, penyediaan umpan balik instan, dan rekomendasi ma</w:t>
      </w:r>
      <w:r>
        <w:rPr>
          <w:rFonts w:ascii="Book Antiqua" w:hAnsi="Book Antiqua"/>
          <w:szCs w:val="24"/>
          <w:shd w:val="clear" w:color="auto" w:fill="FFFFFF"/>
        </w:rPr>
        <w:t>teri sesuai kebutuhan individu</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DOI":"10.1007/s44163-025-00421-7","ISSN":"27310809","abstract":"With the rapid development of online education worldwide, how to assess its teaching quality has become an important research topic. This study aims to develop a deep learning-based quality assessment model for online legal education to comprehensively assess students’ learning behaviors, interactive communication and learning outcomes. By analyzing students’ learning behavior data and online discussion text data, this study establishes a set of quality assessment index system that includes multiple dimensions such as teaching resources, learning support services, interactive communication mechanism and student satisfaction. Adopting deep learning technology, this study designs a multimodal deep learning architecture that is capable of processing different types of data inputs and fusing them into a comprehensive quality assessment score. The experimental results show that the model proposed in this paper outperforms other models in terms of accuracy, F1 score, precision and recall in predicting student performance, demonstrating its advantages in handling related tasks.","author":[{"dropping-particle":"","family":"Mao","given":"Xueliang","non-dropping-particle":"","parse-names":false,"suffix":""}],"container-title":"Discover Artificial Intelligence","id":"ITEM-1","issue":"1","issued":{"date-parts":[["2025"]]},"title":"Online Education Quality Assessment Model Based on Deep Learning","type":"article-journal","volume":"5"},"uris":["http://www.mendeley.com/documents/?uuid=5bfbf54f-7c9c-4804-b8de-701b81e63cc9"]}],"mendeley":{"formattedCitation":"(Mao, 2025)","plainTextFormattedCitation":"(Mao, 2025)","previouslyFormattedCitation":"(Mao, 2025)"},"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Mao, 2025)</w:t>
      </w:r>
      <w:r w:rsidR="00DF7541">
        <w:rPr>
          <w:rStyle w:val="FootnoteReference"/>
          <w:rFonts w:ascii="Book Antiqua" w:hAnsi="Book Antiqua"/>
          <w:szCs w:val="24"/>
          <w:shd w:val="clear" w:color="auto" w:fill="FFFFFF"/>
        </w:rPr>
        <w:fldChar w:fldCharType="end"/>
      </w:r>
      <w:r>
        <w:rPr>
          <w:rFonts w:ascii="Book Antiqua" w:hAnsi="Book Antiqua"/>
          <w:szCs w:val="24"/>
          <w:shd w:val="clear" w:color="auto" w:fill="FFFFFF"/>
        </w:rPr>
        <w:t>.</w:t>
      </w:r>
    </w:p>
    <w:p w14:paraId="15C4A0E2" w14:textId="765BF06A" w:rsidR="00E97591" w:rsidRPr="00E97591" w:rsidRDefault="00E97591" w:rsidP="007462AA">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 xml:space="preserve">Penelitian di Indonesia menunjukkan bahwa pendekatan </w:t>
      </w:r>
      <w:r w:rsidRPr="007462AA">
        <w:rPr>
          <w:rFonts w:ascii="Book Antiqua" w:hAnsi="Book Antiqua"/>
          <w:i/>
          <w:szCs w:val="24"/>
          <w:shd w:val="clear" w:color="auto" w:fill="FFFFFF"/>
        </w:rPr>
        <w:t xml:space="preserve">mindful–meaningful–joyful </w:t>
      </w:r>
      <w:r w:rsidR="00C438D6" w:rsidRPr="00C438D6">
        <w:rPr>
          <w:rFonts w:ascii="Book Antiqua" w:hAnsi="Book Antiqua"/>
          <w:i/>
          <w:szCs w:val="24"/>
          <w:shd w:val="clear" w:color="auto" w:fill="FFFFFF"/>
        </w:rPr>
        <w:t xml:space="preserve">deep learning </w:t>
      </w:r>
      <w:r w:rsidRPr="00E97591">
        <w:rPr>
          <w:rFonts w:ascii="Book Antiqua" w:hAnsi="Book Antiqua"/>
          <w:szCs w:val="24"/>
          <w:shd w:val="clear" w:color="auto" w:fill="FFFFFF"/>
        </w:rPr>
        <w:t>dapat meningkatkan keterlibatan siswa serta mendukung perkembangan kognitif dan emosional apabila diterapkan dengan kesadaran konteks dan dukungan pedagogis yang tepat</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bstract":"Pendidikan saat ini membutuhkan pendekatan yang relevan untuk menghadapi tantangan pembelajaran yang semakin kompleks, salah satunya pendekatan deep learning yang mengintegrasikan aspek kognitif, emosional, dan sosial dalam proses belajar. Tulisan ini bertujuan untuk mengeksplorasi konsep dan penerapan deep learning dalam pembelajaran Pendidikan Agama Islam (PAI) di madrasah. Metode penelitian yang digunakan adalah studi pustaka dengan teknik analisis isi terhadap berbagai literatur yang relevan. Hasil penelitian menunjukkan bahwa deep learning merupakan pendekatan pembelajaran yang melibatkan mindful learning, meaningful learning, dan joyful learning untuk menciptakan pengalaman belajar yang mendalam dan menyeluruh. Teori deep learning menekankan keterlibatan aktif siswa dalam proses pembelajaran, sementara sintaksnya meliputi empat fase: persiapan, eksplorasi, aplikasi, dan refleksi. Kontekstualisasi penerapan deep learning dalam pembelajaran PAI di madrasah dapat meningkatkan pemahaman siswa terhadap materi agama dan menumbuhkan karakter yang baik melalui pembelajaran yang bermakna dan menyenangkan.","author":[{"dropping-particle":"","family":"Syafi'i","given":"Ahmad","non-dropping-particle":"","parse-names":false,"suffix":""},{"dropping-particle":"","family":"Darnanengsih","given":"","non-dropping-particle":"","parse-names":false,"suffix":""}],"container-title":"Al-Mumtaz: Jurnal Manajemen Pendidikan Islam","id":"ITEM-1","issue":"1","issued":{"date-parts":[["2025"]]},"title":"Pendekatan Pembelajaran Berbasis Deep Learning: Mindful Learning, Meaningful Learning, Dan Joyful Learning","type":"article-journal","volume":"2"},"uris":["http://www.mendeley.com/documents/?uuid=3b8eaac7-ff98-4856-95d8-8097aada03b7"]}],"mendeley":{"formattedCitation":"(Syafi’i &amp; Darnanengsih, 2025)","plainTextFormattedCitation":"(Syafi’i &amp; Darnanengsih, 2025)","previouslyFormattedCitation":"(Syafi’i &amp; Darnanengsih, 2025)"},"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Syafi’i &amp; Darnanengsih, 2025)</w:t>
      </w:r>
      <w:r w:rsidR="00DF7541">
        <w:rPr>
          <w:rStyle w:val="FootnoteReference"/>
          <w:rFonts w:ascii="Book Antiqua" w:hAnsi="Book Antiqua"/>
          <w:szCs w:val="24"/>
          <w:shd w:val="clear" w:color="auto" w:fill="FFFFFF"/>
        </w:rPr>
        <w:fldChar w:fldCharType="end"/>
      </w:r>
      <w:r w:rsidRPr="00E97591">
        <w:rPr>
          <w:rFonts w:ascii="Book Antiqua" w:hAnsi="Book Antiqua"/>
          <w:szCs w:val="24"/>
          <w:shd w:val="clear" w:color="auto" w:fill="FFFFFF"/>
        </w:rPr>
        <w:t xml:space="preserve">. Kajian lain menegaskan bahwa pemanfaatan </w:t>
      </w:r>
      <w:r w:rsidR="00C438D6" w:rsidRPr="00C438D6">
        <w:rPr>
          <w:rFonts w:ascii="Book Antiqua" w:hAnsi="Book Antiqua"/>
          <w:i/>
          <w:szCs w:val="24"/>
          <w:shd w:val="clear" w:color="auto" w:fill="FFFFFF"/>
        </w:rPr>
        <w:t xml:space="preserve">deep learning </w:t>
      </w:r>
      <w:r w:rsidRPr="00E97591">
        <w:rPr>
          <w:rFonts w:ascii="Book Antiqua" w:hAnsi="Book Antiqua"/>
          <w:szCs w:val="24"/>
          <w:shd w:val="clear" w:color="auto" w:fill="FFFFFF"/>
        </w:rPr>
        <w:t xml:space="preserve">dalam pembelajaran membaca di sekolah dasar berpotensi mengoptimalkan otomatisasi penilaian, penyusunan materi adaptif, </w:t>
      </w:r>
      <w:proofErr w:type="gramStart"/>
      <w:r w:rsidRPr="00E97591">
        <w:rPr>
          <w:rFonts w:ascii="Book Antiqua" w:hAnsi="Book Antiqua"/>
          <w:szCs w:val="24"/>
          <w:shd w:val="clear" w:color="auto" w:fill="FFFFFF"/>
        </w:rPr>
        <w:t>dan</w:t>
      </w:r>
      <w:proofErr w:type="gramEnd"/>
      <w:r w:rsidRPr="00E97591">
        <w:rPr>
          <w:rFonts w:ascii="Book Antiqua" w:hAnsi="Book Antiqua"/>
          <w:szCs w:val="24"/>
          <w:shd w:val="clear" w:color="auto" w:fill="FFFFFF"/>
        </w:rPr>
        <w:t xml:space="preserve"> pen</w:t>
      </w:r>
      <w:r w:rsidR="007462AA">
        <w:rPr>
          <w:rFonts w:ascii="Book Antiqua" w:hAnsi="Book Antiqua"/>
          <w:szCs w:val="24"/>
          <w:shd w:val="clear" w:color="auto" w:fill="FFFFFF"/>
        </w:rPr>
        <w:t>yediaan panduan cerdas. K</w:t>
      </w:r>
      <w:r w:rsidRPr="00E97591">
        <w:rPr>
          <w:rFonts w:ascii="Book Antiqua" w:hAnsi="Book Antiqua"/>
          <w:szCs w:val="24"/>
          <w:shd w:val="clear" w:color="auto" w:fill="FFFFFF"/>
        </w:rPr>
        <w:t xml:space="preserve">eberhasilan implementasi sangat bergantung pada kesiapan guru </w:t>
      </w:r>
      <w:r w:rsidR="007462AA">
        <w:rPr>
          <w:rFonts w:ascii="Book Antiqua" w:hAnsi="Book Antiqua"/>
          <w:szCs w:val="24"/>
          <w:shd w:val="clear" w:color="auto" w:fill="FFFFFF"/>
        </w:rPr>
        <w:t>dan ketersediaan infrastruktur</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bstract":"The deep learning approach, as initiated by Abdul Mu'ti, puts forward a mindful, meaningful, and joyful learning experience, allowing students to not only memorize but understand and internalize the material deeply. Based on the analysis of various recent literatures, it was found that this model contributes positively to the improvement of critical thinking skills, active participation, and student engagement in the learning process. This research aims to understand the notion of deep learning in education through the literature analysis method sourced from journals and other sources. This research arises from the increasing need to explore the concept of deep learning in the context of education, especially in an effort to improve the quality of learning that involves critical thinking, creative, and problem-solving skills among students. educators and the provision of adequate infrastructure. With the right support, this model has great potential to optimize the quality of education in Indonesia in preparing a highly competitive generation.","author":[{"dropping-particle":"","family":"Fitriani","given":"Alya","non-dropping-particle":"","parse-names":false,"suffix":""},{"dropping-particle":"","family":"Santiani","given":"","non-dropping-particle":"","parse-names":false,"suffix":""}],"container-title":"Jurnal Ilmiah Nusantara (JINU)","id":"ITEM-1","issue":"3","issued":{"date-parts":[["2025"]]},"page":"50-57","title":"Analisis Literatur: Pendekatan Pembelajaran Deep Learning Dalam Pendidikan","type":"article-journal","volume":"2"},"uris":["http://www.mendeley.com/documents/?uuid=bc20cd5e-7eab-4d63-bf5d-4055f4ef5f3b"]}],"mendeley":{"formattedCitation":"(Fitriani &amp; Santiani, 2025)","plainTextFormattedCitation":"(Fitriani &amp; Santiani, 2025)","previouslyFormattedCitation":"(Fitriani &amp; Santiani, 2025)"},"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Fitriani &amp; Santiani, 2025)</w:t>
      </w:r>
      <w:r w:rsidR="00DF7541">
        <w:rPr>
          <w:rStyle w:val="FootnoteReference"/>
          <w:rFonts w:ascii="Book Antiqua" w:hAnsi="Book Antiqua"/>
          <w:szCs w:val="24"/>
          <w:shd w:val="clear" w:color="auto" w:fill="FFFFFF"/>
        </w:rPr>
        <w:fldChar w:fldCharType="end"/>
      </w:r>
      <w:r w:rsidR="007462AA">
        <w:rPr>
          <w:rFonts w:ascii="Book Antiqua" w:hAnsi="Book Antiqua"/>
          <w:szCs w:val="24"/>
          <w:shd w:val="clear" w:color="auto" w:fill="FFFFFF"/>
        </w:rPr>
        <w:t>.</w:t>
      </w:r>
    </w:p>
    <w:p w14:paraId="09066A8F" w14:textId="2E1E407D" w:rsidR="00E97591" w:rsidRPr="00E97591" w:rsidRDefault="00E97591" w:rsidP="007462AA">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 xml:space="preserve">Dukungan kebijakan nasional turut memperkuat arah transformasi ini. Kementerian Pendidikan Dasar dan Menengah memandang </w:t>
      </w:r>
      <w:r w:rsidR="00C438D6" w:rsidRPr="00C438D6">
        <w:rPr>
          <w:rFonts w:ascii="Book Antiqua" w:hAnsi="Book Antiqua"/>
          <w:i/>
          <w:szCs w:val="24"/>
          <w:shd w:val="clear" w:color="auto" w:fill="FFFFFF"/>
        </w:rPr>
        <w:t xml:space="preserve">deep learning </w:t>
      </w:r>
      <w:r w:rsidRPr="00E97591">
        <w:rPr>
          <w:rFonts w:ascii="Book Antiqua" w:hAnsi="Book Antiqua"/>
          <w:szCs w:val="24"/>
          <w:shd w:val="clear" w:color="auto" w:fill="FFFFFF"/>
        </w:rPr>
        <w:t xml:space="preserve">bukan sebagai kurikulum baru, melainkan pendekatan pembelajaran yang menekankan pemahaman konsep, keterampilan berpikir kritis, dan relevansi kontekstual dengan prinsip </w:t>
      </w:r>
      <w:r w:rsidRPr="007462AA">
        <w:rPr>
          <w:rFonts w:ascii="Book Antiqua" w:hAnsi="Book Antiqua"/>
          <w:i/>
          <w:szCs w:val="24"/>
          <w:shd w:val="clear" w:color="auto" w:fill="FFFFFF"/>
        </w:rPr>
        <w:t>mindful, meaningful, dan joyful learning</w:t>
      </w:r>
      <w:r w:rsidRPr="00E97591">
        <w:rPr>
          <w:rFonts w:ascii="Book Antiqua" w:hAnsi="Book Antiqua"/>
          <w:szCs w:val="24"/>
          <w:shd w:val="clear" w:color="auto" w:fill="FFFFFF"/>
        </w:rPr>
        <w:t>. Implementasi awal di beberapa wilayah, termasuk Jawa Barat, menunjukkan hasil positif dengan meningkatnya partisipasi, kolaborasi, dan keterli</w:t>
      </w:r>
      <w:r w:rsidR="007462AA">
        <w:rPr>
          <w:rFonts w:ascii="Book Antiqua" w:hAnsi="Book Antiqua"/>
          <w:szCs w:val="24"/>
          <w:shd w:val="clear" w:color="auto" w:fill="FFFFFF"/>
        </w:rPr>
        <w:t>batan siswa dalam pembelajaran</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uthor":[{"dropping-particle":"","family":"Assidiqi","given":"Ali Hasan","non-dropping-particle":"","parse-names":false,"suffix":""},{"dropping-particle":"","family":"Sadiyah","given":"Dini","non-dropping-particle":"","parse-names":false,"suffix":""},{"dropping-particle":"","family":"Islam","given":"Pendidikan Agama","non-dropping-particle":"","parse-names":false,"suffix":""},{"dropping-particle":"","family":"Islam","given":"Mangister Studi","non-dropping-particle":"","parse-names":false,"suffix":""},{"dropping-particle":"","family":"Islam","given":"Pendidikan Agama","non-dropping-particle":"","parse-names":false,"suffix":""},{"dropping-particle":"","family":"Islam","given":"Mangister Studi","non-dropping-particle":"","parse-names":false,"suffix":""},{"dropping-particle":"","family":"Islam","given":"Pendidikan Agama","non-dropping-particle":"","parse-names":false,"suffix":""},{"dropping-particle":"","family":"Islam","given":"Mangister Studi","non-dropping-particle":"","parse-names":false,"suffix":""}],"container-title":"Jurnal Ilmu Pendidikan Guru Sekolah Dasar dan Usia Dini","id":"ITEM-1","issue":"02","issued":{"date-parts":[["2025"]]},"page":"31-36","title":"Implementasi Pembelajaran Mendalam ( Depp Learning ) Di Sekolah Dasar Sebagai Penguatan","type":"article-journal","volume":"02"},"uris":["http://www.mendeley.com/documents/?uuid=831a59d5-7808-4f79-a5b2-e8bccbdd56f8"]}],"mendeley":{"formattedCitation":"(Assidiqi et al., 2025)","plainTextFormattedCitation":"(Assidiqi et al., 2025)","previouslyFormattedCitation":"(Assidiqi et al., 2025)"},"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Assidiqi et al., 2025)</w:t>
      </w:r>
      <w:r w:rsidR="00DF7541">
        <w:rPr>
          <w:rStyle w:val="FootnoteReference"/>
          <w:rFonts w:ascii="Book Antiqua" w:hAnsi="Book Antiqua"/>
          <w:szCs w:val="24"/>
          <w:shd w:val="clear" w:color="auto" w:fill="FFFFFF"/>
        </w:rPr>
        <w:fldChar w:fldCharType="end"/>
      </w:r>
      <w:r w:rsidR="007462AA">
        <w:rPr>
          <w:rFonts w:ascii="Book Antiqua" w:hAnsi="Book Antiqua"/>
          <w:szCs w:val="24"/>
          <w:shd w:val="clear" w:color="auto" w:fill="FFFFFF"/>
        </w:rPr>
        <w:t>.</w:t>
      </w:r>
    </w:p>
    <w:p w14:paraId="6ECE689D" w14:textId="15B3CB28" w:rsidR="00E97591" w:rsidRPr="00E97591" w:rsidRDefault="00E97591" w:rsidP="0007126E">
      <w:pPr>
        <w:autoSpaceDE w:val="0"/>
        <w:autoSpaceDN w:val="0"/>
        <w:adjustRightInd w:val="0"/>
        <w:ind w:firstLine="426"/>
        <w:jc w:val="both"/>
        <w:rPr>
          <w:rFonts w:ascii="Book Antiqua" w:hAnsi="Book Antiqua"/>
          <w:szCs w:val="24"/>
          <w:shd w:val="clear" w:color="auto" w:fill="FFFFFF"/>
        </w:rPr>
      </w:pPr>
      <w:r w:rsidRPr="00E97591">
        <w:rPr>
          <w:rFonts w:ascii="Book Antiqua" w:hAnsi="Book Antiqua"/>
          <w:szCs w:val="24"/>
          <w:shd w:val="clear" w:color="auto" w:fill="FFFFFF"/>
        </w:rPr>
        <w:t xml:space="preserve">Meskipun demikian, tantangan signifikan masih dihadapi, terutama keterbatasan kompetensi guru di daerah 3T dalam memahami dan mengoperasikan perangkat pembelajaran berbasis deep learning. Kesenjangan infrastruktur digital serta resistensi terhadap perubahan pedagogis juga menjadi </w:t>
      </w:r>
      <w:r w:rsidRPr="00E97591">
        <w:rPr>
          <w:rFonts w:ascii="Book Antiqua" w:hAnsi="Book Antiqua"/>
          <w:szCs w:val="24"/>
          <w:shd w:val="clear" w:color="auto" w:fill="FFFFFF"/>
        </w:rPr>
        <w:lastRenderedPageBreak/>
        <w:t>faktor penghambat adopsi secara luas</w:t>
      </w:r>
      <w:r w:rsidR="00DF7541">
        <w:rPr>
          <w:rStyle w:val="FootnoteReference"/>
          <w:rFonts w:ascii="Book Antiqua" w:hAnsi="Book Antiqua"/>
          <w:szCs w:val="24"/>
          <w:shd w:val="clear" w:color="auto" w:fill="FFFFFF"/>
        </w:rPr>
        <w:fldChar w:fldCharType="begin" w:fldLock="1"/>
      </w:r>
      <w:r w:rsidR="00A208CC">
        <w:rPr>
          <w:rFonts w:ascii="Book Antiqua" w:hAnsi="Book Antiqua"/>
          <w:szCs w:val="24"/>
          <w:shd w:val="clear" w:color="auto" w:fill="FFFFFF"/>
        </w:rPr>
        <w:instrText>ADDIN CSL_CITATION {"citationItems":[{"id":"ITEM-1","itemData":{"abstract":"Kajian ini bertujuan untuk mengeksplorasi adaptasi guru terhadap teknologi pendidikan di era digital, dengan menyoroti berbagai tantangan dan peluang yang muncul dalam prosesnya. Penelitian ini menggunakan metode systematic literature review, dengan mengambil 10 artikel sebelumnya yang relevan dengan adaptasi guru terhadap teknologi pendidikan di era digital. Pengumpulan data dilakukan dengan menggunakan kata kunci “Adaptasi teknologi pendidikan”, “tantangan adopsi teknologi”, dan “peluang penerapan teknologi dalam pendidikan” dari Google Scholar. Hasil tinjauan menunjukkan bahwa guru menghadapi tantangan signifikan, termasuk rendahnya literasi digital, keterbatasan infrastruktur teknologi, dan rendahnya motivasi untuk beradaptasi dengan perubahan. Banyak guru masih kesulitan menggunakan teknologi, terutama di daerah terpencil yang minim akses internet dan perangkat pendukung. Di lain sisi, adopsi teknologi juga membuka peluang besar, seperti penciptaan materi pembelajaran yang lebih interaktif, akses yang lebih luas terhadap sumber daya pendidikan, serta peningkatan kompetensi profesional melalui pelatihan daring. Simpulan dari penelitian ini menegaskan pentingnya dukungan sistemik dari lembaga pendidikan dan pemerintah untuk meningkatkan adaptasi guru. Rekomendasi yang diajukan mencakup peningkatan program pelatihan yang terstruktur dan pengembangan kebijakan yang mendukung integrasi teknologi dalam kurikulum. Penelitian ini diharapkan dapat menjadi rujukan bagi pengambil kebijakan dalam menciptakan lingkungan pendidikan yang lebih adaptif dan inovatif.","author":[{"dropping-particle":"","family":"Muhammad Hanif Azizi, Ikhza Mahendra Putra","given":"Sisilya Saman","non-dropping-particle":"","parse-names":false,"suffix":""}],"container-title":"Jurnal Pendidikan dan Pembelajaran Khatulistiwa","id":"ITEM-1","issue":"1","issued":{"date-parts":[["2024"]]},"page":"1033-1044","title":"Adaptasi Guru terhadap Teknologi Pendidikan di Era Digital : Tantangan dan Peluang","type":"article-journal","volume":"1"},"uris":["http://www.mendeley.com/documents/?uuid=c7500f34-60f4-47a3-a4bf-b3c431ad3468"]}],"mendeley":{"formattedCitation":"(Muhammad Hanif Azizi, Ikhza Mahendra Putra, 2024)","plainTextFormattedCitation":"(Muhammad Hanif Azizi, Ikhza Mahendra Putra, 2024)","previouslyFormattedCitation":"(Muhammad Hanif Azizi, Ikhza Mahendra Putra, 2024)"},"properties":{"noteIndex":0},"schema":"https://github.com/citation-style-language/schema/raw/master/csl-citation.json"}</w:instrText>
      </w:r>
      <w:r w:rsidR="00DF7541">
        <w:rPr>
          <w:rStyle w:val="FootnoteReference"/>
          <w:rFonts w:ascii="Book Antiqua" w:hAnsi="Book Antiqua"/>
          <w:szCs w:val="24"/>
          <w:shd w:val="clear" w:color="auto" w:fill="FFFFFF"/>
        </w:rPr>
        <w:fldChar w:fldCharType="separate"/>
      </w:r>
      <w:r w:rsidR="00DF7541" w:rsidRPr="00DF7541">
        <w:rPr>
          <w:rFonts w:ascii="Book Antiqua" w:hAnsi="Book Antiqua"/>
          <w:bCs/>
          <w:noProof/>
          <w:szCs w:val="24"/>
          <w:shd w:val="clear" w:color="auto" w:fill="FFFFFF"/>
        </w:rPr>
        <w:t>(Muhammad Hanif Azizi, Ikhza Mahendra Putra, 2024)</w:t>
      </w:r>
      <w:r w:rsidR="00DF7541">
        <w:rPr>
          <w:rStyle w:val="FootnoteReference"/>
          <w:rFonts w:ascii="Book Antiqua" w:hAnsi="Book Antiqua"/>
          <w:szCs w:val="24"/>
          <w:shd w:val="clear" w:color="auto" w:fill="FFFFFF"/>
        </w:rPr>
        <w:fldChar w:fldCharType="end"/>
      </w:r>
      <w:r w:rsidRPr="00E97591">
        <w:rPr>
          <w:rFonts w:ascii="Book Antiqua" w:hAnsi="Book Antiqua"/>
          <w:szCs w:val="24"/>
          <w:shd w:val="clear" w:color="auto" w:fill="FFFFFF"/>
        </w:rPr>
        <w:t>.</w:t>
      </w:r>
    </w:p>
    <w:p w14:paraId="170986B5" w14:textId="6F7597D6" w:rsidR="008B6A21" w:rsidRPr="007462AA" w:rsidRDefault="00E97591" w:rsidP="007462AA">
      <w:pPr>
        <w:autoSpaceDE w:val="0"/>
        <w:autoSpaceDN w:val="0"/>
        <w:adjustRightInd w:val="0"/>
        <w:ind w:firstLine="426"/>
        <w:jc w:val="both"/>
        <w:rPr>
          <w:rFonts w:ascii="Book Antiqua" w:hAnsi="Book Antiqua"/>
          <w:szCs w:val="24"/>
        </w:rPr>
      </w:pPr>
      <w:r w:rsidRPr="00E97591">
        <w:rPr>
          <w:rFonts w:ascii="Book Antiqua" w:hAnsi="Book Antiqua"/>
          <w:szCs w:val="24"/>
          <w:shd w:val="clear" w:color="auto" w:fill="FFFFFF"/>
        </w:rPr>
        <w:t xml:space="preserve">Dengan mempertimbangkan peluang dan kendala tersebut, artikel ini bertujuan menganalisis transformasi pembelajaran Bahasa Indonesia di sekolah dasar melalui pendekatan deep learning. Fokus kajian diarahkan pada tiga pertanyaan utama: urgensi transformasi pembelajaran di tingkat sekolah dasar, </w:t>
      </w:r>
      <w:proofErr w:type="gramStart"/>
      <w:r w:rsidRPr="00E97591">
        <w:rPr>
          <w:rFonts w:ascii="Book Antiqua" w:hAnsi="Book Antiqua"/>
          <w:szCs w:val="24"/>
          <w:shd w:val="clear" w:color="auto" w:fill="FFFFFF"/>
        </w:rPr>
        <w:t>prinsip</w:t>
      </w:r>
      <w:proofErr w:type="gramEnd"/>
      <w:r w:rsidRPr="00E97591">
        <w:rPr>
          <w:rFonts w:ascii="Book Antiqua" w:hAnsi="Book Antiqua"/>
          <w:szCs w:val="24"/>
          <w:shd w:val="clear" w:color="auto" w:fill="FFFFFF"/>
        </w:rPr>
        <w:t xml:space="preserve"> dan mekanisme operasional </w:t>
      </w:r>
      <w:r w:rsidR="00C438D6" w:rsidRPr="00C438D6">
        <w:rPr>
          <w:rFonts w:ascii="Book Antiqua" w:hAnsi="Book Antiqua"/>
          <w:i/>
          <w:szCs w:val="24"/>
          <w:shd w:val="clear" w:color="auto" w:fill="FFFFFF"/>
        </w:rPr>
        <w:t xml:space="preserve">deep learning </w:t>
      </w:r>
      <w:r w:rsidRPr="00E97591">
        <w:rPr>
          <w:rFonts w:ascii="Book Antiqua" w:hAnsi="Book Antiqua"/>
          <w:szCs w:val="24"/>
          <w:shd w:val="clear" w:color="auto" w:fill="FFFFFF"/>
        </w:rPr>
        <w:t>dalam pembelajaran bahasa, serta potensi, tantangan, dan implikasi implementasinya bagi ekosiste</w:t>
      </w:r>
      <w:r w:rsidR="007462AA">
        <w:rPr>
          <w:rFonts w:ascii="Book Antiqua" w:hAnsi="Book Antiqua"/>
          <w:szCs w:val="24"/>
          <w:shd w:val="clear" w:color="auto" w:fill="FFFFFF"/>
        </w:rPr>
        <w:t>m pendidikan dasar di Indonesia</w:t>
      </w:r>
      <w:r w:rsidR="00E15735" w:rsidRPr="00E07DF9">
        <w:rPr>
          <w:rFonts w:ascii="Book Antiqua" w:hAnsi="Book Antiqua"/>
          <w:szCs w:val="24"/>
        </w:rPr>
        <w:t>.</w:t>
      </w:r>
    </w:p>
    <w:p w14:paraId="6381808E" w14:textId="77777777" w:rsidR="008B6A21" w:rsidRDefault="008B6A21" w:rsidP="007462AA">
      <w:pPr>
        <w:jc w:val="both"/>
        <w:rPr>
          <w:rFonts w:ascii="Book Antiqua" w:hAnsi="Book Antiqua"/>
          <w:b/>
        </w:rPr>
      </w:pPr>
      <w:r w:rsidRPr="004945E7">
        <w:rPr>
          <w:rFonts w:ascii="Book Antiqua" w:hAnsi="Book Antiqua"/>
          <w:b/>
        </w:rPr>
        <w:t>METODE</w:t>
      </w:r>
    </w:p>
    <w:p w14:paraId="22329621" w14:textId="3421A623" w:rsidR="007462AA" w:rsidRPr="007462AA" w:rsidRDefault="007462AA" w:rsidP="007462AA">
      <w:pPr>
        <w:ind w:firstLine="720"/>
        <w:jc w:val="both"/>
        <w:rPr>
          <w:rFonts w:ascii="Book Antiqua" w:hAnsi="Book Antiqua"/>
        </w:rPr>
      </w:pPr>
      <w:r w:rsidRPr="007462AA">
        <w:rPr>
          <w:rFonts w:ascii="Book Antiqua" w:hAnsi="Book Antiqua"/>
        </w:rPr>
        <w:t xml:space="preserve">Penelitian ini menggunakan pendekatan Systematic Literature Review (SLR) untuk menelaah penerapan </w:t>
      </w:r>
      <w:r w:rsidR="00C438D6" w:rsidRPr="00C438D6">
        <w:rPr>
          <w:rFonts w:ascii="Book Antiqua" w:hAnsi="Book Antiqua"/>
          <w:i/>
        </w:rPr>
        <w:t xml:space="preserve">deep learning </w:t>
      </w:r>
      <w:r w:rsidRPr="007462AA">
        <w:rPr>
          <w:rFonts w:ascii="Book Antiqua" w:hAnsi="Book Antiqua"/>
        </w:rPr>
        <w:t xml:space="preserve">dalam pembelajaran Bahasa Indonesia di sekolah dasar. Sumber data berasal dari artikel ilmiah yang terindeks Scopus, </w:t>
      </w:r>
      <w:r w:rsidRPr="0001205A">
        <w:rPr>
          <w:rFonts w:ascii="Book Antiqua" w:hAnsi="Book Antiqua"/>
          <w:i/>
        </w:rPr>
        <w:t>Web of Science</w:t>
      </w:r>
      <w:r w:rsidRPr="007462AA">
        <w:rPr>
          <w:rFonts w:ascii="Book Antiqua" w:hAnsi="Book Antiqua"/>
        </w:rPr>
        <w:t xml:space="preserve"> (WoS), serta publikasi nasional terakreditasi dalam re</w:t>
      </w:r>
      <w:r>
        <w:rPr>
          <w:rFonts w:ascii="Book Antiqua" w:hAnsi="Book Antiqua"/>
        </w:rPr>
        <w:t>ntang 2015–2025</w:t>
      </w:r>
      <w:r w:rsidR="00DF7541">
        <w:rPr>
          <w:rStyle w:val="FootnoteReference"/>
          <w:rFonts w:ascii="Book Antiqua" w:hAnsi="Book Antiqua"/>
        </w:rPr>
        <w:fldChar w:fldCharType="begin" w:fldLock="1"/>
      </w:r>
      <w:r w:rsidR="00A208CC">
        <w:rPr>
          <w:rFonts w:ascii="Book Antiqua" w:hAnsi="Book Antiqua"/>
        </w:rPr>
        <w:instrText>ADDIN CSL_CITATION {"citationItems":[{"id":"ITEM-1","itemData":{"ISBN":"9781506386706","author":[{"dropping-particle":"","family":"Jhon W. Creswell dan J.David Creswell","given":"","non-dropping-particle":"","parse-names":false,"suffix":""}],"edition":"Fifth Edit","id":"ITEM-1","issued":{"date-parts":[["2018"]]},"number-of-pages":"388","publisher":"Sage Publiations","publisher-place":"London","title":"Researh Design Qualitative,Quantitative, and Mixed Methods Approaches","type":"book"},"uris":["http://www.mendeley.com/documents/?uuid=f7c62672-586e-4851-b3c9-fabefd1df97d"]}],"mendeley":{"formattedCitation":"(Jhon W. Creswell dan J.David Creswell, 2018)","plainTextFormattedCitation":"(Jhon W. Creswell dan J.David Creswell, 2018)","previouslyFormattedCitation":"(Jhon W. Creswell dan J.David Creswell, 2018)"},"properties":{"noteIndex":0},"schema":"https://github.com/citation-style-language/schema/raw/master/csl-citation.json"}</w:instrText>
      </w:r>
      <w:r w:rsidR="00DF7541">
        <w:rPr>
          <w:rStyle w:val="FootnoteReference"/>
          <w:rFonts w:ascii="Book Antiqua" w:hAnsi="Book Antiqua"/>
        </w:rPr>
        <w:fldChar w:fldCharType="separate"/>
      </w:r>
      <w:r w:rsidR="00DF7541" w:rsidRPr="00DF7541">
        <w:rPr>
          <w:rFonts w:ascii="Book Antiqua" w:hAnsi="Book Antiqua"/>
          <w:noProof/>
        </w:rPr>
        <w:t>(Jhon W. Creswell dan J.David Creswell, 2018)</w:t>
      </w:r>
      <w:r w:rsidR="00DF7541">
        <w:rPr>
          <w:rStyle w:val="FootnoteReference"/>
          <w:rFonts w:ascii="Book Antiqua" w:hAnsi="Book Antiqua"/>
        </w:rPr>
        <w:fldChar w:fldCharType="end"/>
      </w:r>
      <w:r>
        <w:rPr>
          <w:rFonts w:ascii="Book Antiqua" w:hAnsi="Book Antiqua"/>
        </w:rPr>
        <w:t>.</w:t>
      </w:r>
    </w:p>
    <w:p w14:paraId="2F834F7A" w14:textId="333D940B" w:rsidR="007462AA" w:rsidRPr="007462AA" w:rsidRDefault="007462AA" w:rsidP="007462AA">
      <w:pPr>
        <w:ind w:firstLine="720"/>
        <w:jc w:val="both"/>
        <w:rPr>
          <w:rFonts w:ascii="Book Antiqua" w:hAnsi="Book Antiqua"/>
        </w:rPr>
      </w:pPr>
      <w:r w:rsidRPr="007462AA">
        <w:rPr>
          <w:rFonts w:ascii="Book Antiqua" w:hAnsi="Book Antiqua"/>
        </w:rPr>
        <w:t xml:space="preserve">Pencarian dilakukan dengan kata kunci “deep learning,” “language learning,” “elementary education,” dan “Bahasa Indonesia learning” menggunakan kombinasi </w:t>
      </w:r>
      <w:r w:rsidRPr="00B94DC1">
        <w:rPr>
          <w:rFonts w:ascii="Book Antiqua" w:hAnsi="Book Antiqua"/>
          <w:i/>
        </w:rPr>
        <w:t>Boolean operators</w:t>
      </w:r>
      <w:r w:rsidRPr="007462AA">
        <w:rPr>
          <w:rFonts w:ascii="Book Antiqua" w:hAnsi="Book Antiqua"/>
        </w:rPr>
        <w:t xml:space="preserve">. Kriteria inklusi meliputi artikel yang membahas penerapan </w:t>
      </w:r>
      <w:r w:rsidR="00C438D6" w:rsidRPr="00C438D6">
        <w:rPr>
          <w:rFonts w:ascii="Book Antiqua" w:hAnsi="Book Antiqua"/>
          <w:i/>
        </w:rPr>
        <w:t xml:space="preserve">deep learning </w:t>
      </w:r>
      <w:r w:rsidRPr="007462AA">
        <w:rPr>
          <w:rFonts w:ascii="Book Antiqua" w:hAnsi="Book Antiqua"/>
        </w:rPr>
        <w:t xml:space="preserve">pada pendidikan bahasa di tingkat sekolah dasar, berbentuk artikel peer-reviewed, dan ditulis dalam bahasa Inggris atau Indonesia. Kriteria eksklusi mencakup publikasi non-ilmiah, penelitian jenjang menengah/tinggi yang tidak relevan, dan artikel yang tidak membahas </w:t>
      </w:r>
      <w:r w:rsidR="00C438D6" w:rsidRPr="00C438D6">
        <w:rPr>
          <w:rFonts w:ascii="Book Antiqua" w:hAnsi="Book Antiqua"/>
          <w:i/>
        </w:rPr>
        <w:t xml:space="preserve">deep learning </w:t>
      </w:r>
      <w:r>
        <w:rPr>
          <w:rFonts w:ascii="Book Antiqua" w:hAnsi="Book Antiqua"/>
        </w:rPr>
        <w:t>secara eksplisit</w:t>
      </w:r>
      <w:r w:rsidR="00DF7541">
        <w:rPr>
          <w:rStyle w:val="FootnoteReference"/>
          <w:rFonts w:ascii="Book Antiqua" w:hAnsi="Book Antiqua"/>
        </w:rPr>
        <w:fldChar w:fldCharType="begin" w:fldLock="1"/>
      </w:r>
      <w:r w:rsidR="00A208CC">
        <w:rPr>
          <w:rFonts w:ascii="Book Antiqua" w:hAnsi="Book Antiqua"/>
        </w:rPr>
        <w:instrText>ADDIN CSL_CITATION {"citationItems":[{"id":"ITEM-1","itemData":{"author":[{"dropping-particle":"","family":"Sugiyono","given":"","non-dropping-particle":"","parse-names":false,"suffix":""}],"id":"ITEM-1","issued":{"date-parts":[["2010"]]},"publisher":"Alfabeta","publisher-place":"Bandung","title":"Metode Penelitian Pendidikan(pendekatan kuantitatif, kualitatif dan R&amp;D)","type":"book"},"uris":["http://www.mendeley.com/documents/?uuid=0a59a558-5f04-4096-bb4d-7f5a7b75fe39"]}],"mendeley":{"formattedCitation":"(Sugiyono, 2010)","plainTextFormattedCitation":"(Sugiyono, 2010)","previouslyFormattedCitation":"(Sugiyono, 2010)"},"properties":{"noteIndex":0},"schema":"https://github.com/citation-style-language/schema/raw/master/csl-citation.json"}</w:instrText>
      </w:r>
      <w:r w:rsidR="00DF7541">
        <w:rPr>
          <w:rStyle w:val="FootnoteReference"/>
          <w:rFonts w:ascii="Book Antiqua" w:hAnsi="Book Antiqua"/>
        </w:rPr>
        <w:fldChar w:fldCharType="separate"/>
      </w:r>
      <w:r w:rsidR="00DF7541" w:rsidRPr="00DF7541">
        <w:rPr>
          <w:rFonts w:ascii="Book Antiqua" w:hAnsi="Book Antiqua"/>
          <w:noProof/>
        </w:rPr>
        <w:t>(Sugiyono, 2010)</w:t>
      </w:r>
      <w:r w:rsidR="00DF7541">
        <w:rPr>
          <w:rStyle w:val="FootnoteReference"/>
          <w:rFonts w:ascii="Book Antiqua" w:hAnsi="Book Antiqua"/>
        </w:rPr>
        <w:fldChar w:fldCharType="end"/>
      </w:r>
      <w:r>
        <w:rPr>
          <w:rFonts w:ascii="Book Antiqua" w:hAnsi="Book Antiqua"/>
        </w:rPr>
        <w:t>.</w:t>
      </w:r>
    </w:p>
    <w:p w14:paraId="5CAA55EB" w14:textId="17DE1C0D" w:rsidR="007462AA" w:rsidRPr="007462AA" w:rsidRDefault="007462AA" w:rsidP="0001205A">
      <w:pPr>
        <w:ind w:firstLine="720"/>
        <w:jc w:val="both"/>
        <w:rPr>
          <w:rFonts w:ascii="Book Antiqua" w:hAnsi="Book Antiqua"/>
        </w:rPr>
      </w:pPr>
      <w:r w:rsidRPr="007462AA">
        <w:rPr>
          <w:rFonts w:ascii="Book Antiqua" w:hAnsi="Book Antiqua"/>
        </w:rPr>
        <w:t>Artikel yang memenuhi kriteria dianalisis melalui analisis isi, mencakup ekstraksi data (tujuan, metode, hasil), klasifikasi temuan (model deep learning, keterampilan bahasa yang dikaji, dampak pembelajaran), serta sintesis hasil untuk mengidentifikasi tren, kesenjangan, dan implikasi praktis. Penilaian kualitas dilakukan untuk memastikan validitas dan re</w:t>
      </w:r>
      <w:r>
        <w:rPr>
          <w:rFonts w:ascii="Book Antiqua" w:hAnsi="Book Antiqua"/>
        </w:rPr>
        <w:t>liabilitas data yang digunakan.</w:t>
      </w:r>
      <w:r w:rsidR="0001205A">
        <w:rPr>
          <w:rFonts w:ascii="Book Antiqua" w:hAnsi="Book Antiqua"/>
        </w:rPr>
        <w:t xml:space="preserve"> P</w:t>
      </w:r>
      <w:r w:rsidRPr="007462AA">
        <w:rPr>
          <w:rFonts w:ascii="Book Antiqua" w:hAnsi="Book Antiqua"/>
        </w:rPr>
        <w:t xml:space="preserve">enelitian diharapkan menghasilkan pemetaan yang jelas mengenai potensi, tantangan, dan arah pengembangan </w:t>
      </w:r>
      <w:r w:rsidR="00C438D6" w:rsidRPr="00C438D6">
        <w:rPr>
          <w:rFonts w:ascii="Book Antiqua" w:hAnsi="Book Antiqua"/>
          <w:i/>
        </w:rPr>
        <w:t xml:space="preserve">deep learning </w:t>
      </w:r>
      <w:r w:rsidRPr="007462AA">
        <w:rPr>
          <w:rFonts w:ascii="Book Antiqua" w:hAnsi="Book Antiqua"/>
        </w:rPr>
        <w:t>dalam pembelajaran Bahasa Indonesia di sekolah dasar.</w:t>
      </w:r>
    </w:p>
    <w:p w14:paraId="1E9D07EE" w14:textId="77777777" w:rsidR="008B6A21" w:rsidRPr="004945E7" w:rsidRDefault="008B6A21" w:rsidP="004945E7">
      <w:pPr>
        <w:spacing w:before="240" w:after="120"/>
        <w:jc w:val="both"/>
        <w:rPr>
          <w:rFonts w:ascii="Book Antiqua" w:hAnsi="Book Antiqua"/>
          <w:b/>
        </w:rPr>
      </w:pPr>
      <w:r w:rsidRPr="004945E7">
        <w:rPr>
          <w:rFonts w:ascii="Book Antiqua" w:hAnsi="Book Antiqua"/>
          <w:b/>
        </w:rPr>
        <w:t>HASIL PENELITIAN DAN PEMBAHASAN</w:t>
      </w:r>
    </w:p>
    <w:p w14:paraId="4220597D" w14:textId="25FDBE99" w:rsidR="008F7631" w:rsidRPr="008F7631" w:rsidRDefault="008F7631" w:rsidP="008F7631">
      <w:pPr>
        <w:ind w:firstLine="720"/>
        <w:jc w:val="both"/>
        <w:rPr>
          <w:rFonts w:ascii="Book Antiqua" w:hAnsi="Book Antiqua"/>
          <w:szCs w:val="24"/>
        </w:rPr>
      </w:pPr>
      <w:r>
        <w:rPr>
          <w:rFonts w:ascii="Book Antiqua" w:hAnsi="Book Antiqua"/>
          <w:szCs w:val="24"/>
        </w:rPr>
        <w:t>P</w:t>
      </w:r>
      <w:r w:rsidRPr="008F7631">
        <w:rPr>
          <w:rFonts w:ascii="Book Antiqua" w:hAnsi="Book Antiqua"/>
          <w:szCs w:val="24"/>
        </w:rPr>
        <w:t xml:space="preserve">enerapan </w:t>
      </w:r>
      <w:r w:rsidR="00C438D6" w:rsidRPr="00C438D6">
        <w:rPr>
          <w:rFonts w:ascii="Book Antiqua" w:hAnsi="Book Antiqua"/>
          <w:i/>
          <w:szCs w:val="24"/>
        </w:rPr>
        <w:t xml:space="preserve">deep learning </w:t>
      </w:r>
      <w:r w:rsidRPr="008F7631">
        <w:rPr>
          <w:rFonts w:ascii="Book Antiqua" w:hAnsi="Book Antiqua"/>
          <w:szCs w:val="24"/>
        </w:rPr>
        <w:t xml:space="preserve">dalam pembelajaran bahasa telah memperoleh pengakuan global, terutama pada konteks pengajaran bahasa Inggris dan Mandarin. Model berbasis </w:t>
      </w:r>
      <w:r w:rsidRPr="008F7631">
        <w:rPr>
          <w:rFonts w:ascii="Book Antiqua" w:hAnsi="Book Antiqua"/>
          <w:i/>
          <w:szCs w:val="24"/>
        </w:rPr>
        <w:t>Natural Language Processing</w:t>
      </w:r>
      <w:r w:rsidRPr="008F7631">
        <w:rPr>
          <w:rFonts w:ascii="Book Antiqua" w:hAnsi="Book Antiqua"/>
          <w:szCs w:val="24"/>
        </w:rPr>
        <w:t xml:space="preserve"> (NLP) dan </w:t>
      </w:r>
      <w:r w:rsidRPr="008F7631">
        <w:rPr>
          <w:rFonts w:ascii="Book Antiqua" w:hAnsi="Book Antiqua"/>
          <w:i/>
          <w:szCs w:val="24"/>
        </w:rPr>
        <w:t>Recurrent Neural Networks</w:t>
      </w:r>
      <w:r w:rsidRPr="008F7631">
        <w:rPr>
          <w:rFonts w:ascii="Book Antiqua" w:hAnsi="Book Antiqua"/>
          <w:szCs w:val="24"/>
        </w:rPr>
        <w:t xml:space="preserve"> (RNN) terbukti efektif dalam meningkatkan keterampilan membaca dan menulis melalui personalisasi materi serta pemberian umpan balik otomatis. Temuan ini menegaskan bahwa pendekatan </w:t>
      </w:r>
      <w:r w:rsidR="00C438D6" w:rsidRPr="00C438D6">
        <w:rPr>
          <w:rFonts w:ascii="Book Antiqua" w:hAnsi="Book Antiqua"/>
          <w:i/>
          <w:szCs w:val="24"/>
        </w:rPr>
        <w:t xml:space="preserve">deep learning </w:t>
      </w:r>
      <w:r w:rsidRPr="008F7631">
        <w:rPr>
          <w:rFonts w:ascii="Book Antiqua" w:hAnsi="Book Antiqua"/>
          <w:szCs w:val="24"/>
        </w:rPr>
        <w:t>mampu menangani kompleksitas bahasa alami, sehingga memberikan kontribusi signifikan terhadap pengembangan literasi di tingkat pendidikan dasar</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abstract":"Mandarin has emerged as a strategic in the world of education. In this context, the deep learning approach is considered relevant to encourage deep understanding and applicative language skills. This study examines deep learn development, focusing on its opportunities and challenges based on relevant 21st century learning theories. Using a qualitative descriptive method through library research, data was collected from various academic sources including books, journal articles, and magazines relevant to the topic. The results show that deep learning can transform the learning process to be more applicative, in line with constructivist theory that emphasizes active and deep learning. Although challenge opportunities to enhance student engagement and comprehensive language skills. Deep learning has potential to strengthen contextual Mandarin learning, though its success depends on curriculum readiness technological support.","author":[{"dropping-particle":"","family":"Khoirunnisa","given":"Amira","non-dropping-particle":"","parse-names":false,"suffix":""},{"dropping-particle":"","family":"Cantikaarini","given":"Damaryana Nurhani","non-dropping-particle":"","parse-names":false,"suffix":""},{"dropping-particle":"","family":"Sihombing","given":"Zanira Nazmi","non-dropping-particle":"","parse-names":false,"suffix":""}],"container-title":"Pragmatik: Jurnal Rumpun Ilmu Bahasa dan Pendidikan","id":"ITEM-1","issue":"3","issued":{"date-parts":[["2025"]]},"page":"293-306","title":"Deep Learning dalam Kurikulum Bahasa Mandarin: Peluang &amp; Tantangan Berdasarkan Teori Pendidikan","type":"article-journal","volume":"3"},"uris":["http://www.mendeley.com/documents/?uuid=d292f3cb-e2e7-49d1-a99a-a85209e10402"]}],"mendeley":{"formattedCitation":"(Khoirunnisa et al., 2025)","plainTextFormattedCitation":"(Khoirunnisa et al., 2025)","previouslyFormattedCitation":"(Khoirunnisa et al.,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bCs/>
          <w:noProof/>
          <w:szCs w:val="24"/>
        </w:rPr>
        <w:t>(Khoirunnisa et al., 2025)</w:t>
      </w:r>
      <w:r w:rsidR="00DF7541">
        <w:rPr>
          <w:rStyle w:val="FootnoteReference"/>
          <w:rFonts w:ascii="Book Antiqua" w:hAnsi="Book Antiqua"/>
          <w:szCs w:val="24"/>
        </w:rPr>
        <w:fldChar w:fldCharType="end"/>
      </w:r>
      <w:r w:rsidRPr="008F7631">
        <w:rPr>
          <w:rFonts w:ascii="Book Antiqua" w:hAnsi="Book Antiqua"/>
          <w:szCs w:val="24"/>
        </w:rPr>
        <w:t>.</w:t>
      </w:r>
    </w:p>
    <w:p w14:paraId="6E15D890" w14:textId="1DAE9CD1" w:rsidR="008F7631" w:rsidRPr="008F7631" w:rsidRDefault="005B27F4" w:rsidP="008F7631">
      <w:pPr>
        <w:ind w:firstLine="720"/>
        <w:jc w:val="both"/>
        <w:rPr>
          <w:rFonts w:ascii="Book Antiqua" w:hAnsi="Book Antiqua"/>
          <w:szCs w:val="24"/>
        </w:rPr>
      </w:pPr>
      <w:r w:rsidRPr="005B27F4">
        <w:rPr>
          <w:rFonts w:ascii="Book Antiqua" w:hAnsi="Book Antiqua"/>
          <w:i/>
          <w:szCs w:val="24"/>
        </w:rPr>
        <w:t>S</w:t>
      </w:r>
      <w:r w:rsidR="008F7631" w:rsidRPr="005B27F4">
        <w:rPr>
          <w:rFonts w:ascii="Book Antiqua" w:hAnsi="Book Antiqua"/>
          <w:i/>
          <w:szCs w:val="24"/>
        </w:rPr>
        <w:t>peech recognition</w:t>
      </w:r>
      <w:r w:rsidR="008F7631" w:rsidRPr="008F7631">
        <w:rPr>
          <w:rFonts w:ascii="Book Antiqua" w:hAnsi="Book Antiqua"/>
          <w:szCs w:val="24"/>
        </w:rPr>
        <w:t xml:space="preserve"> berbasis </w:t>
      </w:r>
      <w:r w:rsidR="00C438D6" w:rsidRPr="00C438D6">
        <w:rPr>
          <w:rFonts w:ascii="Book Antiqua" w:hAnsi="Book Antiqua"/>
          <w:i/>
          <w:szCs w:val="24"/>
        </w:rPr>
        <w:t xml:space="preserve">deep learning </w:t>
      </w:r>
      <w:r w:rsidR="008F7631" w:rsidRPr="008F7631">
        <w:rPr>
          <w:rFonts w:ascii="Book Antiqua" w:hAnsi="Book Antiqua"/>
          <w:szCs w:val="24"/>
        </w:rPr>
        <w:t xml:space="preserve">telah digunakan secara luas untuk melatih keterampilan berbicara siswa. Beberapa penelitian menunjukkan peningkatan kepercayaan diri siswa dalam berkomunikasi setelah menggunakan aplikasi berbasis pengenalan suara, yang dapat mengoreksi intonasi, pelafalan, </w:t>
      </w:r>
      <w:r w:rsidR="008F7631" w:rsidRPr="008F7631">
        <w:rPr>
          <w:rFonts w:ascii="Book Antiqua" w:hAnsi="Book Antiqua"/>
          <w:szCs w:val="24"/>
        </w:rPr>
        <w:lastRenderedPageBreak/>
        <w:t xml:space="preserve">serta struktur kalimat secara real time. Hal ini mengindikasikan potensi besar </w:t>
      </w:r>
      <w:r w:rsidR="00C438D6" w:rsidRPr="00C438D6">
        <w:rPr>
          <w:rFonts w:ascii="Book Antiqua" w:hAnsi="Book Antiqua"/>
          <w:i/>
          <w:szCs w:val="24"/>
        </w:rPr>
        <w:t xml:space="preserve">deep learning </w:t>
      </w:r>
      <w:r w:rsidR="008F7631" w:rsidRPr="008F7631">
        <w:rPr>
          <w:rFonts w:ascii="Book Antiqua" w:hAnsi="Book Antiqua"/>
          <w:szCs w:val="24"/>
        </w:rPr>
        <w:t>untuk mendukung pembelajaran keterampilan berbicara dalam Bahasa Indonesia di sekolah dasar, terutama pada aspek pelafalan dan kelancaran berbahasa</w:t>
      </w:r>
      <w:r w:rsidR="00DF7541">
        <w:rPr>
          <w:rStyle w:val="FootnoteReference"/>
          <w:rFonts w:ascii="Book Antiqua" w:hAnsi="Book Antiqua"/>
          <w:szCs w:val="24"/>
        </w:rPr>
        <w:fldChar w:fldCharType="begin" w:fldLock="1"/>
      </w:r>
      <w:r w:rsidR="005C5AD4">
        <w:rPr>
          <w:rFonts w:ascii="Book Antiqua" w:hAnsi="Book Antiqua"/>
          <w:szCs w:val="24"/>
        </w:rPr>
        <w:instrText>ADDIN CSL_CITATION {"citationItems":[{"id":"ITEM-1","itemData":{"ISBN":"1701071401","abstract":"Education is a shared responsibility between the government, schools, communities and parents. The purpose of this article is to describe the importance of parents' participation in the implementation of quality education. The preparation of this article uses literature study method through the approach of content analysis techniques by studying, reviewing the findings of previous research and relevant books related to the title of the research, so that it will give rise to a new view in the form of suggestions or inputs related to the participation of parents in the implementation of quality education. The results of the study showed that the quality of education not only refers to the results of education, but also to the input and process of education. Parents of students in the implementation of quality education has an important position, in this case the awareness of responsibility and care of parents is the key in the successful implementation of quality education. So that the participation of parents is a serious concern for the school. By developing a strategy and innovation in the school program that involves parents in each process, it will be able to increase the enthusiasm of parents in participating. When a high school level of commitment to involve parents in the education arrangement, it will have a real impact on the quality of education.","author":[{"dropping-particle":"","family":"Kinanti","given":"Diajeng Ayu","non-dropping-particle":"","parse-names":false,"suffix":""},{"dropping-particle":"","family":"Trihantoyo","given":"Syunu","non-dropping-particle":"","parse-names":false,"suffix":""}],"container-title":"Jurnal Inspirasi Manajemen Pendidikan","id":"ITEM-1","issue":"2","issued":{"date-parts":[["2021"]]},"page":"256-264","title":"Urgensi Partisipasi Orang Tua Siswa Dalam Penyelenggaraan Pendidikan Bermutu","type":"article-journal","volume":"9"},"uris":["http://www.mendeley.com/documents/?uuid=f4e8553a-021b-4305-b5d7-a35c40971cd2"]}],"mendeley":{"formattedCitation":"(D. A. Kinanti &amp; Trihantoyo, 2021)","plainTextFormattedCitation":"(D. A. Kinanti &amp; Trihantoyo, 2021)","previouslyFormattedCitation":"(D. A. Kinanti &amp; Trihantoyo, 2021)"},"properties":{"noteIndex":0},"schema":"https://github.com/citation-style-language/schema/raw/master/csl-citation.json"}</w:instrText>
      </w:r>
      <w:r w:rsidR="00DF7541">
        <w:rPr>
          <w:rStyle w:val="FootnoteReference"/>
          <w:rFonts w:ascii="Book Antiqua" w:hAnsi="Book Antiqua"/>
          <w:szCs w:val="24"/>
        </w:rPr>
        <w:fldChar w:fldCharType="separate"/>
      </w:r>
      <w:r w:rsidR="00D9688A" w:rsidRPr="00D9688A">
        <w:rPr>
          <w:rFonts w:ascii="Book Antiqua" w:hAnsi="Book Antiqua"/>
          <w:bCs/>
          <w:noProof/>
          <w:szCs w:val="24"/>
        </w:rPr>
        <w:t>(D. A. Kinanti &amp; Trihantoyo, 2021)</w:t>
      </w:r>
      <w:r w:rsidR="00DF7541">
        <w:rPr>
          <w:rStyle w:val="FootnoteReference"/>
          <w:rFonts w:ascii="Book Antiqua" w:hAnsi="Book Antiqua"/>
          <w:szCs w:val="24"/>
        </w:rPr>
        <w:fldChar w:fldCharType="end"/>
      </w:r>
      <w:r w:rsidR="008F7631" w:rsidRPr="008F7631">
        <w:rPr>
          <w:rFonts w:ascii="Book Antiqua" w:hAnsi="Book Antiqua"/>
          <w:szCs w:val="24"/>
        </w:rPr>
        <w:t>.</w:t>
      </w:r>
    </w:p>
    <w:p w14:paraId="57220971" w14:textId="6B4BE7AE"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Pada keterampilan membaca, </w:t>
      </w:r>
      <w:r w:rsidR="00C438D6" w:rsidRPr="00C438D6">
        <w:rPr>
          <w:rFonts w:ascii="Book Antiqua" w:hAnsi="Book Antiqua"/>
          <w:i/>
          <w:szCs w:val="24"/>
        </w:rPr>
        <w:t xml:space="preserve">deep learning </w:t>
      </w:r>
      <w:r w:rsidRPr="008F7631">
        <w:rPr>
          <w:rFonts w:ascii="Book Antiqua" w:hAnsi="Book Antiqua"/>
          <w:szCs w:val="24"/>
        </w:rPr>
        <w:t xml:space="preserve">memungkinkan pengembangan sistem rekomendasi bacaan adaptif yang menyesuaikan tingkat kesulitan teks dengan kemampuan siswa. Model </w:t>
      </w:r>
      <w:r w:rsidRPr="008F7631">
        <w:rPr>
          <w:rFonts w:ascii="Book Antiqua" w:hAnsi="Book Antiqua"/>
          <w:i/>
          <w:szCs w:val="24"/>
        </w:rPr>
        <w:t xml:space="preserve">Convolutional Neural Networks </w:t>
      </w:r>
      <w:r w:rsidRPr="008F7631">
        <w:rPr>
          <w:rFonts w:ascii="Book Antiqua" w:hAnsi="Book Antiqua"/>
          <w:szCs w:val="24"/>
        </w:rPr>
        <w:t xml:space="preserve">(CNN) dan </w:t>
      </w:r>
      <w:r w:rsidRPr="00BB7A18">
        <w:rPr>
          <w:rFonts w:ascii="Book Antiqua" w:hAnsi="Book Antiqua"/>
          <w:i/>
          <w:szCs w:val="24"/>
        </w:rPr>
        <w:t>transformer-based architectures</w:t>
      </w:r>
      <w:r w:rsidRPr="008F7631">
        <w:rPr>
          <w:rFonts w:ascii="Book Antiqua" w:hAnsi="Book Antiqua"/>
          <w:szCs w:val="24"/>
        </w:rPr>
        <w:t xml:space="preserve"> telah dimanfaatkan untuk memetakan tingkat kompleksitas bacaan serta menyesuaikannya dengan profil literasi individu</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ISBN":"1705120407","ISSN":"2686-2220","abstract":"Dengan berkembangnya teknologi, kini komputer dapat memberikan informasi tidak hanya dalam bentuk teks saja, melainkan juga bentuk image, suara, dan video. Perubahan cuaca ekstrim sering terjadi di Indonesia dapat mengganggu aktivitas sehari-hari. Sehingga menarik minat masyarakat akan kebutuhan informasi mengenai cuaca dan iklim. Oleh karena itu, perlu adanya perkiraan cuaca yang tepat. Tetapi, hingga kini pembuatan proses perkiraan cuaca dan iklim masih terbatas dari masukan data pemodelan. Ternyata didalam pemodelan tersebut masih terdapat kekurangan seperti penggunaan jumlah parameter, asumsi-asumsi matematis dan formulasi persamaan yang sangat rumit.\nDalam mengatasi hal tersebut, maka perlu mengembangkan kemampuan menganalisa dan menarik kesimpulan pada komputer. Kemampuan tersebut dikenal dengan deep learning yang memiliki cara kerja mirip jaringan saraf tiruan. Yang membedakan kalau jaringan syaraf tiruan hanya mengandalkan 1 layer, sedangkan deep learning lebih dari 1 layer semakin tinggi layer yang digunakan, learning komputer juga semakin lama.\nPenelitian ini dilakukan dengan memakai algoritma CNN dari deep learning yang dirancang untuk mengolah data 2 dimensi, sehingga telah sukses mengidentifikasi citra cuaca dengan nilai tertinggi pada akurasi data latih sebesar 94,16% dan akurasi data testing sebesar 65,00% dengan menggunakan epoch sebanyak 150 epoch. Data citra yang digunakan masing-masing 90 untuk data latih dan 10 untuk data testing. Dapat disimpulkan bahwa training yang besar mampu mempengaruhi algoritma CNN, semakin besar data training maka semakin tinggi pula ketepatan yang didapatkan berdasarkan penelitian-penelitian terdahulu. Jumlah epoch yang dipakai dalam arsitektur CNN mempengaruhi hasil ketepatan, semakin banyak epoch maka semakin tinggi juga ketepatan yang didapatkan.","author":[{"dropping-particle":"","family":"Tilasefana","given":"Rhyosvaldo Aurellio","non-dropping-particle":"","parse-names":false,"suffix":""},{"dropping-particle":"","family":"Putra","given":"Ricky Eka","non-dropping-particle":"","parse-names":false,"suffix":""}],"container-title":"Journal of Informatics and Computer Science (JINACS)","id":"ITEM-1","issue":"01","issued":{"date-parts":[["2023"]]},"page":"48-57","title":"Penerapan Metode Deep Learning Menggunakan Algoritma CNN Dengan Arsitektur VGG Net Untuk Pengenalan Cuaca","type":"article-journal","volume":"5"},"uris":["http://www.mendeley.com/documents/?uuid=4c9ad39b-1359-4d2c-a986-d6b522c0b5cf"]}],"mendeley":{"formattedCitation":"(Tilasefana &amp; Putra, 2023)","plainTextFormattedCitation":"(Tilasefana &amp; Putra, 2023)","previouslyFormattedCitation":"(Tilasefana &amp; Putra, 2023)"},"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bCs/>
          <w:noProof/>
          <w:szCs w:val="24"/>
        </w:rPr>
        <w:t>(Tilasefana &amp; Putra, 2023)</w:t>
      </w:r>
      <w:r w:rsidR="00DF7541">
        <w:rPr>
          <w:rStyle w:val="FootnoteReference"/>
          <w:rFonts w:ascii="Book Antiqua" w:hAnsi="Book Antiqua"/>
          <w:szCs w:val="24"/>
        </w:rPr>
        <w:fldChar w:fldCharType="end"/>
      </w:r>
      <w:r w:rsidRPr="008F7631">
        <w:rPr>
          <w:rFonts w:ascii="Book Antiqua" w:hAnsi="Book Antiqua"/>
          <w:szCs w:val="24"/>
        </w:rPr>
        <w:t>. Implementasi semacam ini dapat diaplikasikan dalam pembelajaran Bahasa Indonesia untuk membantu siswa bertransisi dari teks sederhana menuju teks naratif dan ekspositoris yang lebih kompleks sesuai perkembangan kognitif mereka.</w:t>
      </w:r>
    </w:p>
    <w:p w14:paraId="4FD11B14" w14:textId="56F1983C" w:rsidR="008F7631" w:rsidRPr="008F7631" w:rsidRDefault="008F7631" w:rsidP="008F7631">
      <w:pPr>
        <w:ind w:firstLine="720"/>
        <w:jc w:val="both"/>
        <w:rPr>
          <w:rFonts w:ascii="Book Antiqua" w:hAnsi="Book Antiqua"/>
          <w:szCs w:val="24"/>
        </w:rPr>
      </w:pPr>
      <w:r>
        <w:rPr>
          <w:rFonts w:ascii="Book Antiqua" w:hAnsi="Book Antiqua"/>
          <w:szCs w:val="24"/>
        </w:rPr>
        <w:t>K</w:t>
      </w:r>
      <w:r w:rsidRPr="008F7631">
        <w:rPr>
          <w:rFonts w:ascii="Book Antiqua" w:hAnsi="Book Antiqua"/>
          <w:szCs w:val="24"/>
        </w:rPr>
        <w:t xml:space="preserve">eterampilan menulis, penelitian internasional melaporkan penggunaan </w:t>
      </w:r>
      <w:r w:rsidR="00C438D6" w:rsidRPr="00C438D6">
        <w:rPr>
          <w:rFonts w:ascii="Book Antiqua" w:hAnsi="Book Antiqua"/>
          <w:i/>
          <w:szCs w:val="24"/>
        </w:rPr>
        <w:t xml:space="preserve">deep learning </w:t>
      </w:r>
      <w:r w:rsidRPr="008F7631">
        <w:rPr>
          <w:rFonts w:ascii="Book Antiqua" w:hAnsi="Book Antiqua"/>
          <w:szCs w:val="24"/>
        </w:rPr>
        <w:t xml:space="preserve">dalam </w:t>
      </w:r>
      <w:r w:rsidRPr="00BB7A18">
        <w:rPr>
          <w:rFonts w:ascii="Book Antiqua" w:hAnsi="Book Antiqua"/>
          <w:i/>
          <w:szCs w:val="24"/>
        </w:rPr>
        <w:t>automated essay scoring</w:t>
      </w:r>
      <w:r w:rsidRPr="008F7631">
        <w:rPr>
          <w:rFonts w:ascii="Book Antiqua" w:hAnsi="Book Antiqua"/>
          <w:szCs w:val="24"/>
        </w:rPr>
        <w:t xml:space="preserve"> dan </w:t>
      </w:r>
      <w:r w:rsidRPr="00BB7A18">
        <w:rPr>
          <w:rFonts w:ascii="Book Antiqua" w:hAnsi="Book Antiqua"/>
          <w:i/>
          <w:szCs w:val="24"/>
        </w:rPr>
        <w:t>intelligent feedback systems</w:t>
      </w:r>
      <w:r w:rsidRPr="008F7631">
        <w:rPr>
          <w:rFonts w:ascii="Book Antiqua" w:hAnsi="Book Antiqua"/>
          <w:szCs w:val="24"/>
        </w:rPr>
        <w:t>. Sistem ini tidak hanya menilai struktur tulisan secara kuantitatif, tetapi juga memberikan saran perbaikan terkait kohesi, tata bahasa, dan kosakata</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DOI":"10.1016/j.caeai.2025.100450","ISSN":"2666920X","abstract":"Generative AI (GAI) is transforming education, despite its widespread use, its role in supporting student learning remains underexplored, and how to effectively leverage GAI for educational purposes is still unclear. This study focuses on enhancing language learning through GAI, specifically in picture-cued writing tasks, where students describe life scenarios depicted in pictures through text. A Generative AI-assisted language learning system was developed, powered by fine-tuned multimodal Large Language Models (LLMs), designed to evaluate students' textual descriptions in relation to corresponding images and provide adaptive feedback. A lot of middle school students participated in the experiments, generating more than 5000 writing samples assessed by the system. The results demonstrate the effectiveness of this approach, with performance metrics indicating a significant improvement in writing scores. Students reported high levels of engagement and perceived usefulness of the system. These findings highlight the pedagogical value of adaptive GAI feedback, its potential for scalable classroom integration, and offer a dynamic and adaptive assessment method that enhances students’ engagement and performance in language learning.","author":[{"dropping-particle":"","family":"Zhuang","given":"Yipeng","non-dropping-particle":"","parse-names":false,"suffix":""},{"dropping-particle":"","family":"Zhao","given":"Ruibin","non-dropping-particle":"","parse-names":false,"suffix":""},{"dropping-particle":"","family":"Xie","given":"Zhi Wei","non-dropping-particle":"","parse-names":false,"suffix":""},{"dropping-particle":"","family":"Yu","given":"Philip L.H.","non-dropping-particle":"","parse-names":false,"suffix":""}],"container-title":"Computers and Education: Artificial Intelligence","id":"ITEM-1","issue":"March","issued":{"date-parts":[["2025"]]},"page":"100450","publisher":"Elsevier Ltd","title":"Enhancing language learning through generative AI feedback on picture-cued writing tasks","type":"article-journal","volume":"9"},"uris":["http://www.mendeley.com/documents/?uuid=dd70eb9e-089e-4d53-b4ab-00b66fd2639c"]}],"mendeley":{"formattedCitation":"(Zhuang et al., 2025)","plainTextFormattedCitation":"(Zhuang et al., 2025)","previouslyFormattedCitation":"(Zhuang et al.,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bCs/>
          <w:noProof/>
          <w:szCs w:val="24"/>
        </w:rPr>
        <w:t>(Zhuang et al., 2025)</w:t>
      </w:r>
      <w:r w:rsidR="00DF7541">
        <w:rPr>
          <w:rStyle w:val="FootnoteReference"/>
          <w:rFonts w:ascii="Book Antiqua" w:hAnsi="Book Antiqua"/>
          <w:szCs w:val="24"/>
        </w:rPr>
        <w:fldChar w:fldCharType="end"/>
      </w:r>
      <w:r w:rsidRPr="008F7631">
        <w:rPr>
          <w:rFonts w:ascii="Book Antiqua" w:hAnsi="Book Antiqua"/>
          <w:szCs w:val="24"/>
        </w:rPr>
        <w:t>. Penerapan serupa berpotensi besar mendukung pembelajaran menulis Bahasa Indonesia di sekolah dasar, khususnya dalam memberikan umpan balik yang lebih cepat dan konsisten dibanding penilaian manual guru yang sering terbatas oleh waktu dan beban kerja</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abstract":"Penelitian ini bertujuan untuk meningkatkan keterampilan menulis\npada pembelajaran bahasa Indonesia Kelas VIII.2 SMP Muhammadiyah 22\nPamulang melalui pembelajaran berbasis proyek (Project-Based Learning).\nMetode penelitian yang digunakan adalah penelitian tindakan kelas (PTK) yang\ndilakukan dalam dua siklus. Subjek penelitian adalah siswa kelas VIII.2 SMP\nMuhmmadiyah 22 Pamulang yang berada di Kota Tangerang Selatan. Instrumen\npenelitian meliputi tes keterampilan menulis, observasi, dan wawancara. Hasil\npenelitian menunjukkan bahwa penerapan pendekatan berbasis proyek secara\nsignifikan meningkatkan keterampilan menulis siswa. Pada siklus pertama,\nterjadi peningkatan motivasi dan partisipasi siswa dalam proses pembelajaran.\nSiklus kedua menunjukkan peningkatan yang lebih signifikan pada aspek\nstruktur tulisan, penggunaan tata bahasa, dan pengembangan ide. Berdasarkan\nhasil penelitian, disimpulkan bahwa pendekatan berbasis proyek efektif dalam\nmeningkatkan keterampilan menulis siswa, serta mampu mendorong\nketerlibatan aktif dan kreatif siswa dalam proses pembelajaran. Oleh karena itu,\npendekatan ini direkomendasikan untuk diterapkan dalam pembelajaran menulis\ndi sekolah menengah.","author":[{"dropping-particle":"","family":"Andini","given":"","non-dropping-particle":"","parse-names":false,"suffix":""},{"dropping-particle":"","family":"Fadly","given":"A","non-dropping-particle":"","parse-names":false,"suffix":""}],"container-title":"Seminar Nasional dan Publikasi Ilmiah 2024 FIP UMJ","id":"ITEM-1","issued":{"date-parts":[["2024"]]},"page":"1835-1844","title":"Meningkatkan Keterampilan Menulis pada Pembelajaran\nBahasa Indonesia Kelas VIII.2 SMP Muhammadiyah 22\nPamulang melalui Pendekatan Pembelajaran Berbasis\nProyek","type":"article-journal"},"uris":["http://www.mendeley.com/documents/?uuid=4c3a86c4-5134-4766-8667-b2a275ba1579"]}],"mendeley":{"formattedCitation":"(Andini &amp; Fadly, 2024)","plainTextFormattedCitation":"(Andini &amp; Fadly, 2024)","previouslyFormattedCitation":"(Andini &amp; Fadly, 2024)"},"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noProof/>
          <w:szCs w:val="24"/>
        </w:rPr>
        <w:t>(Andini &amp; Fadly, 2024)</w:t>
      </w:r>
      <w:r w:rsidR="00DF7541">
        <w:rPr>
          <w:rStyle w:val="FootnoteReference"/>
          <w:rFonts w:ascii="Book Antiqua" w:hAnsi="Book Antiqua"/>
          <w:szCs w:val="24"/>
        </w:rPr>
        <w:fldChar w:fldCharType="end"/>
      </w:r>
      <w:r w:rsidRPr="008F7631">
        <w:rPr>
          <w:rFonts w:ascii="Book Antiqua" w:hAnsi="Book Antiqua"/>
          <w:szCs w:val="24"/>
        </w:rPr>
        <w:t>.</w:t>
      </w:r>
    </w:p>
    <w:p w14:paraId="24089EBE" w14:textId="7777DE5F"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Temuan yang bersifat kontekstual di Indonesia masih relatif </w:t>
      </w:r>
      <w:r w:rsidR="00C17E3D">
        <w:rPr>
          <w:rFonts w:ascii="Book Antiqua" w:hAnsi="Book Antiqua"/>
          <w:szCs w:val="24"/>
        </w:rPr>
        <w:t>terbatas, b</w:t>
      </w:r>
      <w:r w:rsidRPr="008F7631">
        <w:rPr>
          <w:rFonts w:ascii="Book Antiqua" w:hAnsi="Book Antiqua"/>
          <w:szCs w:val="24"/>
        </w:rPr>
        <w:t xml:space="preserve">eberapa kajian lokal mulai mengembangkan aplikasi berbasis </w:t>
      </w:r>
      <w:r w:rsidR="00C438D6" w:rsidRPr="00C438D6">
        <w:rPr>
          <w:rFonts w:ascii="Book Antiqua" w:hAnsi="Book Antiqua"/>
          <w:i/>
          <w:szCs w:val="24"/>
        </w:rPr>
        <w:t xml:space="preserve">deep learning </w:t>
      </w:r>
      <w:r w:rsidRPr="008F7631">
        <w:rPr>
          <w:rFonts w:ascii="Book Antiqua" w:hAnsi="Book Antiqua"/>
          <w:szCs w:val="24"/>
        </w:rPr>
        <w:t>untuk analisis teks Bahasa Indonesia, misalnya dalam deteksi kesalahan ejaan dan tata bahasa. Meski skalanya masih kecil, upaya ini membuka peluang untuk integrasi teknologi serupa dalam kurikulum sekolah dasar. Dengan demikian, terdapat ruang pengembangan yang signifikan bagi peneliti dan praktisi pendidikan untuk mengadaptasi hasil temuan global ke dalam konteks Bahasa Indonesia.</w:t>
      </w:r>
    </w:p>
    <w:p w14:paraId="79BE95A5" w14:textId="7E65CB6A"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Sintesis hasil juga menunjukkan bahwa </w:t>
      </w:r>
      <w:r w:rsidR="00C438D6" w:rsidRPr="00C438D6">
        <w:rPr>
          <w:rFonts w:ascii="Book Antiqua" w:hAnsi="Book Antiqua"/>
          <w:i/>
          <w:szCs w:val="24"/>
        </w:rPr>
        <w:t xml:space="preserve">deep learning </w:t>
      </w:r>
      <w:r w:rsidRPr="008F7631">
        <w:rPr>
          <w:rFonts w:ascii="Book Antiqua" w:hAnsi="Book Antiqua"/>
          <w:szCs w:val="24"/>
        </w:rPr>
        <w:t>mendukung terciptanya pembelajaran adaptif yang responsif terhadap keragaman kemampuan siswa. Sistem berbasis kecerdasan buatan memungkinkan identifikasi kesenjangan belajar individu dan merekomendasikan strategi remedial maupun pengayaan</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abstract":"The advancement of artificial intelligence technology, particularly deep learning, has opened new opportunities in education to create more meaningful learning experiences. This study aims to analyze how the deep learning approach can be applied in the learning process to enhance student engagement, comprehension, and learning outcomes. The research method used is qualitative with a library research or literature study approach. Data were obtained from various academic sources, including scientific journals, books, research reports, and relevant publications from the last five years. The findings indicate that the implementation of deep learning in education can improve the personalization of learning materials, provide adaptive feedback, and enrich learning experiences through AI-based systems such as chatbots, learning analytics, and gamification-based learning. Additionally, this technology enables more interactive learning by adapting curricula based on individual needs and learning styles. However, challenges in implementing deep learning in education still include access to technology, teacher readiness, and policies that support digital transformation in the education system. This study contributes to the literature on the application of deep learning in education and provides recommendations for educators, policymakers, and technology developers to optimize the use of artificial intelligence in creating more effective and meaningful learning experiences.","author":[{"dropping-particle":"","family":"Turmuzi","given":"Ahmad","non-dropping-particle":"","parse-names":false,"suffix":""}],"container-title":"Journal Scientific of Mandalika (jsm) e-ISSN","id":"ITEM-1","issue":"7","issued":{"date-parts":[["2025"]]},"page":"1711-1719","title":"Pendekatan Deep Learning untuk Menciptakan Pengalaman Belajar yang Bermakna","type":"article-journal","volume":"6"},"uris":["http://www.mendeley.com/documents/?uuid=d5ad9286-1133-4a4b-ab6a-da5acdb25f6b"]}],"mendeley":{"formattedCitation":"(Turmuzi, 2025)","plainTextFormattedCitation":"(Turmuzi, 2025)","previouslyFormattedCitation":"(Turmuzi,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bCs/>
          <w:noProof/>
          <w:szCs w:val="24"/>
        </w:rPr>
        <w:t>(Turmuzi, 2025)</w:t>
      </w:r>
      <w:r w:rsidR="00DF7541">
        <w:rPr>
          <w:rStyle w:val="FootnoteReference"/>
          <w:rFonts w:ascii="Book Antiqua" w:hAnsi="Book Antiqua"/>
          <w:szCs w:val="24"/>
        </w:rPr>
        <w:fldChar w:fldCharType="end"/>
      </w:r>
      <w:r w:rsidRPr="008F7631">
        <w:rPr>
          <w:rFonts w:ascii="Book Antiqua" w:hAnsi="Book Antiqua"/>
          <w:szCs w:val="24"/>
        </w:rPr>
        <w:t>. Bagi pembelajaran Bahasa Indonesia di sekolah dasar, hal ini berarti siswa dapat memperoleh pengalaman belajar yang lebih personal, sehingga setiap individu dapat berkembang sesuai kecepatan dan kapasitas masing-masing.</w:t>
      </w:r>
    </w:p>
    <w:p w14:paraId="3CA17835" w14:textId="308096E3" w:rsidR="008F7631" w:rsidRDefault="008F7631" w:rsidP="008F7631">
      <w:pPr>
        <w:ind w:firstLine="720"/>
        <w:jc w:val="both"/>
        <w:rPr>
          <w:rFonts w:ascii="Book Antiqua" w:hAnsi="Book Antiqua"/>
          <w:szCs w:val="24"/>
        </w:rPr>
      </w:pPr>
      <w:r w:rsidRPr="008F7631">
        <w:rPr>
          <w:rFonts w:ascii="Book Antiqua" w:hAnsi="Book Antiqua"/>
          <w:szCs w:val="24"/>
        </w:rPr>
        <w:t xml:space="preserve">Meskipun efektivitasnya telah terbukti dalam berbagai konteks, penerapan </w:t>
      </w:r>
      <w:r w:rsidR="00C438D6" w:rsidRPr="00C438D6">
        <w:rPr>
          <w:rFonts w:ascii="Book Antiqua" w:hAnsi="Book Antiqua"/>
          <w:i/>
          <w:szCs w:val="24"/>
        </w:rPr>
        <w:t xml:space="preserve">deep learning </w:t>
      </w:r>
      <w:r w:rsidRPr="008F7631">
        <w:rPr>
          <w:rFonts w:ascii="Book Antiqua" w:hAnsi="Book Antiqua"/>
          <w:szCs w:val="24"/>
        </w:rPr>
        <w:t xml:space="preserve">di sekolah dasar menghadapi sejumlah kendala. Tantangan utama meliputi keterbatasan infrastruktur digital, kebutuhan pelatihan guru, serta isu etika terkait privasi data </w:t>
      </w:r>
      <w:r w:rsidR="00FB4DCE">
        <w:rPr>
          <w:rFonts w:ascii="Book Antiqua" w:hAnsi="Book Antiqua"/>
          <w:szCs w:val="24"/>
        </w:rPr>
        <w:t>siswa. K</w:t>
      </w:r>
      <w:r w:rsidRPr="008F7631">
        <w:rPr>
          <w:rFonts w:ascii="Book Antiqua" w:hAnsi="Book Antiqua"/>
          <w:szCs w:val="24"/>
        </w:rPr>
        <w:t xml:space="preserve">ebijakan dan peningkatan kapasitas guru, penerapan </w:t>
      </w:r>
      <w:r w:rsidR="00C438D6" w:rsidRPr="00C438D6">
        <w:rPr>
          <w:rFonts w:ascii="Book Antiqua" w:hAnsi="Book Antiqua"/>
          <w:i/>
          <w:szCs w:val="24"/>
        </w:rPr>
        <w:t xml:space="preserve">deep learning </w:t>
      </w:r>
      <w:r w:rsidRPr="008F7631">
        <w:rPr>
          <w:rFonts w:ascii="Book Antiqua" w:hAnsi="Book Antiqua"/>
          <w:szCs w:val="24"/>
        </w:rPr>
        <w:t>dalam pembelajaran bahasa berisiko t</w:t>
      </w:r>
      <w:r>
        <w:rPr>
          <w:rFonts w:ascii="Book Antiqua" w:hAnsi="Book Antiqua"/>
          <w:szCs w:val="24"/>
        </w:rPr>
        <w:t>idak optimal. T</w:t>
      </w:r>
      <w:r w:rsidRPr="008F7631">
        <w:rPr>
          <w:rFonts w:ascii="Book Antiqua" w:hAnsi="Book Antiqua"/>
          <w:szCs w:val="24"/>
        </w:rPr>
        <w:t>ransformasi pembelajaran Bahasa Indonesia melalui teknologi ini memerlukan strategi implementasi yang komprehensif</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DOI":"10.62007/joupi.v3i1.415","ISSN":"2986-7428","abstract":"Integrasi deep learning (DL) ke dalam kurikulum sekolah menawarkan peluang besar untuk meningkatkan kualitas pendidikan melalui pembelajaran personalisasi, penilaian otomatis, dan pengambilan keputusan berbasis data. Studi ini mengidentifikasi empat tantangan utama dalam implementasinya: ketidakselarasan pedagogis antara metode pengajaran tradisional dengan pendekatan analitis DL (32% studi), keterbatasan infrastruktur termasuk perangkat keras dan akses internet (45%), masalah etika terkait privasi data siswa dan bias algoritma (28%), serta kesiapan guru yang belum memadai (40%). Melalui tinjauan literatur sistematis terhadap 45 artikel peer-reviewed, penelitian ini mengusulkan solusi strategis berupa desain kurikulum berbasis proyek, adopsi komputasi awan, program pelatihan guru komprehensif, dan kerangka etika yang kuat. Studi kasus komparatif dari Singapura, Finlandia, dan Indonesia menunjukkan bahwa integrasi DL yang sukses membutuhkan dukungan kebijakan, aksesibilitas teknologi, dan adaptasi pedagogis. Penelitian merekomendasikan model implementasi bertahap yang disesuaikan dengan konteks lokal, dengan penekanan pada kolaborasi multipihak antara pendidik, pembuat kebijakan, dan penyedia teknologi. Temuan ini berkontribusi pada pengembangan kebijakan pendidikan AI yang inklusif dan berkelanjutan untuk mengatasi tantangan teknologi dan sumber daya manusia di berbagai setting pendidikan.","author":[{"dropping-particle":"","family":"Sadrah Mesak Manik","given":"","non-dropping-particle":"","parse-names":false,"suffix":""},{"dropping-particle":"","family":"Mara Untung Ritonga","given":"","non-dropping-particle":"","parse-names":false,"suffix":""},{"dropping-particle":"","family":"Wisman Hadi","given":"","non-dropping-particle":"","parse-names":false,"suffix":""}],"container-title":"Jurnal Pendidikan Indonesia","id":"ITEM-1","issue":"1","issued":{"date-parts":[["2025"]]},"page":"29-44","title":"Integrating Deep Learning Into School Curriculum: Challenges, Strategies, and Future Directions","type":"article-journal","volume":"3"},"uris":["http://www.mendeley.com/documents/?uuid=8b2647d3-1da0-4aa6-80c2-d72a3020c3ee"]}],"mendeley":{"formattedCitation":"(Sadrah Mesak Manik et al., 2025)","plainTextFormattedCitation":"(Sadrah Mesak Manik et al., 2025)","previouslyFormattedCitation":"(Sadrah Mesak Manik et al.,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bCs/>
          <w:noProof/>
          <w:szCs w:val="24"/>
        </w:rPr>
        <w:t>(Sadrah Mesak Manik et al., 2025)</w:t>
      </w:r>
      <w:r w:rsidR="00DF7541">
        <w:rPr>
          <w:rStyle w:val="FootnoteReference"/>
          <w:rFonts w:ascii="Book Antiqua" w:hAnsi="Book Antiqua"/>
          <w:szCs w:val="24"/>
        </w:rPr>
        <w:fldChar w:fldCharType="end"/>
      </w:r>
      <w:r w:rsidRPr="008F7631">
        <w:rPr>
          <w:rFonts w:ascii="Book Antiqua" w:hAnsi="Book Antiqua"/>
          <w:szCs w:val="24"/>
        </w:rPr>
        <w:t>.</w:t>
      </w:r>
    </w:p>
    <w:p w14:paraId="16D1680D" w14:textId="09086678" w:rsidR="001C02CC" w:rsidRDefault="008F7631" w:rsidP="008F7631">
      <w:pPr>
        <w:ind w:firstLine="720"/>
        <w:jc w:val="both"/>
        <w:rPr>
          <w:rFonts w:ascii="Book Antiqua" w:hAnsi="Book Antiqua"/>
          <w:szCs w:val="24"/>
        </w:rPr>
      </w:pPr>
      <w:r w:rsidRPr="008F7631">
        <w:rPr>
          <w:rFonts w:ascii="Book Antiqua" w:hAnsi="Book Antiqua"/>
          <w:szCs w:val="24"/>
        </w:rPr>
        <w:lastRenderedPageBreak/>
        <w:t xml:space="preserve">Secara keseluruhan, hasil penelitian menegaskan bahwa </w:t>
      </w:r>
      <w:r w:rsidR="00C438D6" w:rsidRPr="00C438D6">
        <w:rPr>
          <w:rFonts w:ascii="Book Antiqua" w:hAnsi="Book Antiqua"/>
          <w:i/>
          <w:szCs w:val="24"/>
        </w:rPr>
        <w:t xml:space="preserve">deep learning </w:t>
      </w:r>
      <w:r w:rsidRPr="008F7631">
        <w:rPr>
          <w:rFonts w:ascii="Book Antiqua" w:hAnsi="Book Antiqua"/>
          <w:szCs w:val="24"/>
        </w:rPr>
        <w:t>memiliki potensi besar untuk mentransformasi pembelajaran Bahasa Indonesia di sekolah dasar. Teknologi ini dapat memperkaya metode pengajaran, mempercepat evaluasi pembelajaran, dan meningkatkan motivasi siswa dalam menguasai keterampilan berbahasa. Namun, realisasi potensinya sangat ditentukan oleh sinergi antara inovasi teknologi, kesiapan guru, dan dukungan kebijakan pendidikan yang berorientasi pada literasi masa depan</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author":[{"dropping-particle":"","family":"Zahrok","given":"Siti Fatimatusz","non-dropping-particle":"","parse-names":false,"suffix":""},{"dropping-particle":"","family":"Kusmawati","given":"Heny","non-dropping-particle":"","parse-names":false,"suffix":""},{"dropping-particle":"","family":"Wulandari","given":"Sinta","non-dropping-particle":"","parse-names":false,"suffix":""},{"dropping-particle":"","family":"Rulita","given":"Alifa Priwidya","non-dropping-particle":"","parse-names":false,"suffix":""}],"id":"ITEM-1","issued":{"date-parts":[["2025"]]},"page":"19622-19630","title":"Studi Dampak Bimbingan Teknis Deep Learning Pada Guru di Sekolah Dasar atau Madrasah Ibtidaiyah","type":"article-journal","volume":"9"},"uris":["http://www.mendeley.com/documents/?uuid=e494b82a-5e82-4ef1-afeb-c96d1ed8ffe6"]}],"mendeley":{"formattedCitation":"(Zahrok et al., 2025)","plainTextFormattedCitation":"(Zahrok et al., 2025)","previouslyFormattedCitation":"(Zahrok et al.,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noProof/>
          <w:szCs w:val="24"/>
        </w:rPr>
        <w:t>(Zahrok et al., 2025)</w:t>
      </w:r>
      <w:r w:rsidR="00DF7541">
        <w:rPr>
          <w:rStyle w:val="FootnoteReference"/>
          <w:rFonts w:ascii="Book Antiqua" w:hAnsi="Book Antiqua"/>
          <w:szCs w:val="24"/>
        </w:rPr>
        <w:fldChar w:fldCharType="end"/>
      </w:r>
      <w:r w:rsidRPr="008F7631">
        <w:rPr>
          <w:rFonts w:ascii="Book Antiqua" w:hAnsi="Book Antiqua"/>
          <w:szCs w:val="24"/>
        </w:rPr>
        <w:t>.</w:t>
      </w:r>
    </w:p>
    <w:p w14:paraId="6743E1D2" w14:textId="6B9CAF7B"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Integrasi teknologi </w:t>
      </w:r>
      <w:r w:rsidR="00C438D6" w:rsidRPr="00C438D6">
        <w:rPr>
          <w:rFonts w:ascii="Book Antiqua" w:hAnsi="Book Antiqua"/>
          <w:i/>
          <w:szCs w:val="24"/>
        </w:rPr>
        <w:t xml:space="preserve">deep learning </w:t>
      </w:r>
      <w:r w:rsidRPr="008F7631">
        <w:rPr>
          <w:rFonts w:ascii="Book Antiqua" w:hAnsi="Book Antiqua"/>
          <w:szCs w:val="24"/>
        </w:rPr>
        <w:t xml:space="preserve">dalam pembelajaran Bahasa Indonesia menunjukkan potensi signifikan melalui pemanfaatan </w:t>
      </w:r>
      <w:r w:rsidRPr="008F7631">
        <w:rPr>
          <w:rFonts w:ascii="Book Antiqua" w:hAnsi="Book Antiqua"/>
          <w:i/>
          <w:szCs w:val="24"/>
        </w:rPr>
        <w:t>Natural Language Processing</w:t>
      </w:r>
      <w:r w:rsidRPr="008F7631">
        <w:rPr>
          <w:rFonts w:ascii="Book Antiqua" w:hAnsi="Book Antiqua"/>
          <w:szCs w:val="24"/>
        </w:rPr>
        <w:t xml:space="preserve"> (NLP) untuk mendukung analisis bahasa. Kajian literatur memperlihatkan bahwa algoritma berbasis </w:t>
      </w:r>
      <w:r w:rsidR="00C438D6" w:rsidRPr="00C438D6">
        <w:rPr>
          <w:rFonts w:ascii="Book Antiqua" w:hAnsi="Book Antiqua"/>
          <w:i/>
          <w:szCs w:val="24"/>
        </w:rPr>
        <w:t xml:space="preserve">deep learning </w:t>
      </w:r>
      <w:r w:rsidRPr="008F7631">
        <w:rPr>
          <w:rFonts w:ascii="Book Antiqua" w:hAnsi="Book Antiqua"/>
          <w:szCs w:val="24"/>
        </w:rPr>
        <w:t>mampu mengidentifikasi pola linguistik yang kompleks, termasuk struktur morfologis yang khas dalam Bahasa Indonesia</w:t>
      </w:r>
      <w:r w:rsidR="00A208CC">
        <w:rPr>
          <w:rFonts w:ascii="Book Antiqua" w:hAnsi="Book Antiqua"/>
          <w:szCs w:val="24"/>
        </w:rPr>
        <w:fldChar w:fldCharType="begin" w:fldLock="1"/>
      </w:r>
      <w:r w:rsidR="00A208CC">
        <w:rPr>
          <w:rFonts w:ascii="Book Antiqua" w:hAnsi="Book Antiqua"/>
          <w:szCs w:val="24"/>
        </w:rPr>
        <w:instrText>ADDIN CSL_CITATION {"citationItems":[{"id":"ITEM-1","itemData":{"DOI":"10.33197/jim.vol1.iss3.2021.799","ISSN":"2797-1171","abstract":"NLP adalah cabang dari kecerdasan buatan (AI) yang berhubungan dengan melatih komputer untuk memahami, memproses, dan menghasilkan bahasa. Salah satu implementasi NLP yang sangat penting adalah penerapannya di dunia pendidikan. NLP adalah proses yang efektif untuk membantu siswa dalam proses pembelajaran. Menerapkan NLP dalam lingkungan pendidikan tidak hanya membantu dalam mengembangkan proses bahasa yang efektif, tetapi juga penting untuk meningkatkan prestasi akademik. Beberapa penerapan NLP di dunia pendidikan adalah Peringkasan Teks dan Paraphrasing, Tanya Jawab, Chatbot (feedback dari pendidik), Evaluasi Ejaan dan Grammar","author":[{"dropping-particle":"","family":"Rumaisa","given":"Fitrah","non-dropping-particle":"","parse-names":false,"suffix":""},{"dropping-particle":"","family":"Puspitarani","given":"Yan","non-dropping-particle":"","parse-names":false,"suffix":""},{"dropping-particle":"","family":"Rosita","given":"Ai","non-dropping-particle":"","parse-names":false,"suffix":""},{"dropping-particle":"","family":"Zakiah","given":"Azizah","non-dropping-particle":"","parse-names":false,"suffix":""},{"dropping-particle":"","family":"Violina","given":"Sriyani","non-dropping-particle":"","parse-names":false,"suffix":""}],"container-title":"Jurnal Inovasi Masyarakat","id":"ITEM-1","issue":"3","issued":{"date-parts":[["2021"]]},"page":"232-235","title":"Penerapan Natural Language Processing (NLP) di bidang pendidikan","type":"article-journal","volume":"1"},"uris":["http://www.mendeley.com/documents/?uuid=0b9d4ffb-2c84-4a0c-8ba1-f747ff278255"]}],"mendeley":{"formattedCitation":"(Rumaisa et al., 2021)","plainTextFormattedCitation":"(Rumaisa et al., 2021)","previouslyFormattedCitation":"(Rumaisa et al., 2021)"},"properties":{"noteIndex":0},"schema":"https://github.com/citation-style-language/schema/raw/master/csl-citation.json"}</w:instrText>
      </w:r>
      <w:r w:rsidR="00A208CC">
        <w:rPr>
          <w:rFonts w:ascii="Book Antiqua" w:hAnsi="Book Antiqua"/>
          <w:szCs w:val="24"/>
        </w:rPr>
        <w:fldChar w:fldCharType="separate"/>
      </w:r>
      <w:r w:rsidR="00A208CC" w:rsidRPr="00A208CC">
        <w:rPr>
          <w:rFonts w:ascii="Book Antiqua" w:hAnsi="Book Antiqua"/>
          <w:noProof/>
          <w:szCs w:val="24"/>
        </w:rPr>
        <w:t>(Rumaisa et al., 2021)</w:t>
      </w:r>
      <w:r w:rsidR="00A208CC">
        <w:rPr>
          <w:rFonts w:ascii="Book Antiqua" w:hAnsi="Book Antiqua"/>
          <w:szCs w:val="24"/>
        </w:rPr>
        <w:fldChar w:fldCharType="end"/>
      </w:r>
      <w:r w:rsidRPr="008F7631">
        <w:rPr>
          <w:rFonts w:ascii="Book Antiqua" w:hAnsi="Book Antiqua"/>
          <w:szCs w:val="24"/>
        </w:rPr>
        <w:t>. Hal ini penting mengingat bahasa ini memiliki sistem afiksasi yang kaya, sehingga membutuhkan model yang dapat mengenali variasi bentuk kata tanpa kehilangan makna dasar.</w:t>
      </w:r>
    </w:p>
    <w:p w14:paraId="323B3591" w14:textId="7383DF82"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Hasil telaah menunjukkan bahwa model deep learning, khususnya berbasis </w:t>
      </w:r>
      <w:r w:rsidRPr="008F7631">
        <w:rPr>
          <w:rFonts w:ascii="Book Antiqua" w:hAnsi="Book Antiqua"/>
          <w:i/>
          <w:szCs w:val="24"/>
        </w:rPr>
        <w:t>recurrent neural networks</w:t>
      </w:r>
      <w:r w:rsidRPr="008F7631">
        <w:rPr>
          <w:rFonts w:ascii="Book Antiqua" w:hAnsi="Book Antiqua"/>
          <w:szCs w:val="24"/>
        </w:rPr>
        <w:t xml:space="preserve"> (RNN) dan transformer, dapat digunakan untuk mengklasifikasikan bentuk kata berimbuhan dengan tingkat akurasi yang tinggi. Penelitian terkini menunjukkan bahwa pemrosesan afiksasi seperti me-, ber-, atau ter- dapat dipetakan secara konsisten oleh sistem berbasis NLP, sehingga mendukung siswa dalam memahami struktur kata secara lebih cepat dan kontekstual</w:t>
      </w:r>
      <w:r w:rsidR="00A208CC">
        <w:rPr>
          <w:rFonts w:ascii="Book Antiqua" w:hAnsi="Book Antiqua"/>
          <w:szCs w:val="24"/>
        </w:rPr>
        <w:fldChar w:fldCharType="begin" w:fldLock="1"/>
      </w:r>
      <w:r w:rsidR="00A208CC">
        <w:rPr>
          <w:rFonts w:ascii="Book Antiqua" w:hAnsi="Book Antiqua"/>
          <w:szCs w:val="24"/>
        </w:rPr>
        <w:instrText>ADDIN CSL_CITATION {"citationItems":[{"id":"ITEM-1","itemData":{"DOI":"10.35508/jicon.v9i2.5051","ISSN":"2337-7631","abstract":"Memodelkan Entity Relationship Diagram (ERD) dapat dilakukan secara manual, namun umumnya memperoleh pemodelan ERD secara manual membutuhkan waktu yang lama. Maka, dibutuhkan pembangkit ERD dari spesifikasi kebutuhan untuk mempermudah dalam melakukan pemodelan ERD. Penelitian ini bertujuan untuk mengembangkan sebuah sistem pembangkit ERD dari spesifikasi kebutuhan dalam Bahasa Indonesia dengan menerapkan beberapa tahapan-tahapan dari Natural Language Processing (NLP) sesuai kebutuhan penelitian. Spesifikasi kebutuhan yang digunakan tim peneliti menggunakan teknik document analysis. Untuk tahapan-tahapan dari NLP yang digunakan oleh peneliti yaitu: case folding, sentence segmentation, tokenization, POS tagging, chunking dan parsing. Kemudian peneliti melakukan identifikasi terhadap kata-kata dari teks yang sudah diproses pada tahapan-tahapan dari NLP dengan metode rule-based untuk menemukan daftar kata-kata yang memenuhi dalam komponen ERD seperti: entitas, atribut, primary key dan relasi. ERD kemudian digambarkan menggunakan Graphviz berdasarkan komponen ERD yang telah diperoleh Evaluasi hasil ERD yang berhasil dibangkitkan kemudian di evaluasi  menggunakan metode evaluasi expert judgement. Dari hasil evaluasi berdasarkan beberapa studi kasus diperoleh hasil rata-rata precision, recall, F1 score berturut-turut dari tiap ahli yaitu: pada ahli 1 diperoleh 91%, 90%, 90%; pada ahli 2 diperoleh 90%, 90%, 90%; pada ahli 3 diperoleh 98%, 94%, 96%; pada ahli 4 diperoleh 93%, 93%, 93%; dan pada ahli 5 diperoleh 98%, 83%, 90%.","author":[{"dropping-particle":"","family":"Togatorop","given":"Parmonangan R.","non-dropping-particle":"","parse-names":false,"suffix":""},{"dropping-particle":"","family":"Simanjuntak","given":"Rezky Prayitno","non-dropping-particle":"","parse-names":false,"suffix":""},{"dropping-particle":"","family":"Manurung","given":"Siti Berliana","non-dropping-particle":"","parse-names":false,"suffix":""},{"dropping-particle":"","family":"Silalahi","given":"Mega Christy","non-dropping-particle":"","parse-names":false,"suffix":""}],"container-title":"Jurnal Komputer dan Informatika","id":"ITEM-1","issue":"2","issued":{"date-parts":[["2021"]]},"page":"196-206","title":"Pembangkit Entity Relationship Diagram Dari Spesifikasi Kebutuhan Menggunakan Natural Language Processing Untuk Bahasa Indonesia","type":"article-journal","volume":"9"},"uris":["http://www.mendeley.com/documents/?uuid=efa5c29c-6496-40a9-9a7f-37216acee569"]}],"mendeley":{"formattedCitation":"(Togatorop et al., 2021)","plainTextFormattedCitation":"(Togatorop et al., 2021)","previouslyFormattedCitation":"(Togatorop et al., 2021)"},"properties":{"noteIndex":0},"schema":"https://github.com/citation-style-language/schema/raw/master/csl-citation.json"}</w:instrText>
      </w:r>
      <w:r w:rsidR="00A208CC">
        <w:rPr>
          <w:rFonts w:ascii="Book Antiqua" w:hAnsi="Book Antiqua"/>
          <w:szCs w:val="24"/>
        </w:rPr>
        <w:fldChar w:fldCharType="separate"/>
      </w:r>
      <w:r w:rsidR="00A208CC" w:rsidRPr="00A208CC">
        <w:rPr>
          <w:rFonts w:ascii="Book Antiqua" w:hAnsi="Book Antiqua"/>
          <w:noProof/>
          <w:szCs w:val="24"/>
        </w:rPr>
        <w:t>(Togatorop et al., 2021)</w:t>
      </w:r>
      <w:r w:rsidR="00A208CC">
        <w:rPr>
          <w:rFonts w:ascii="Book Antiqua" w:hAnsi="Book Antiqua"/>
          <w:szCs w:val="24"/>
        </w:rPr>
        <w:fldChar w:fldCharType="end"/>
      </w:r>
      <w:r w:rsidRPr="008F7631">
        <w:rPr>
          <w:rFonts w:ascii="Book Antiqua" w:hAnsi="Book Antiqua"/>
          <w:szCs w:val="24"/>
        </w:rPr>
        <w:t>.</w:t>
      </w:r>
    </w:p>
    <w:p w14:paraId="2482D451" w14:textId="0A5DBB48" w:rsidR="008F7631" w:rsidRPr="008F7631" w:rsidRDefault="008F7631" w:rsidP="008F7631">
      <w:pPr>
        <w:ind w:firstLine="720"/>
        <w:jc w:val="both"/>
        <w:rPr>
          <w:rFonts w:ascii="Book Antiqua" w:hAnsi="Book Antiqua"/>
          <w:szCs w:val="24"/>
        </w:rPr>
      </w:pPr>
      <w:r>
        <w:rPr>
          <w:rFonts w:ascii="Book Antiqua" w:hAnsi="Book Antiqua"/>
          <w:szCs w:val="24"/>
        </w:rPr>
        <w:t>P</w:t>
      </w:r>
      <w:r w:rsidRPr="008F7631">
        <w:rPr>
          <w:rFonts w:ascii="Book Antiqua" w:hAnsi="Book Antiqua"/>
          <w:szCs w:val="24"/>
        </w:rPr>
        <w:t xml:space="preserve">enerapan </w:t>
      </w:r>
      <w:r w:rsidR="00C438D6" w:rsidRPr="00C438D6">
        <w:rPr>
          <w:rFonts w:ascii="Book Antiqua" w:hAnsi="Book Antiqua"/>
          <w:i/>
          <w:szCs w:val="24"/>
        </w:rPr>
        <w:t xml:space="preserve">deep learning </w:t>
      </w:r>
      <w:r w:rsidRPr="008F7631">
        <w:rPr>
          <w:rFonts w:ascii="Book Antiqua" w:hAnsi="Book Antiqua"/>
          <w:szCs w:val="24"/>
        </w:rPr>
        <w:t xml:space="preserve">melalui model </w:t>
      </w:r>
      <w:r w:rsidRPr="008F7631">
        <w:rPr>
          <w:rFonts w:ascii="Book Antiqua" w:hAnsi="Book Antiqua"/>
          <w:i/>
          <w:szCs w:val="24"/>
        </w:rPr>
        <w:t>sequence-to-sequence</w:t>
      </w:r>
      <w:r w:rsidRPr="008F7631">
        <w:rPr>
          <w:rFonts w:ascii="Book Antiqua" w:hAnsi="Book Antiqua"/>
          <w:szCs w:val="24"/>
        </w:rPr>
        <w:t xml:space="preserve"> memberikan kontribusi nyata pada koreksi kesalahan penulisan</w:t>
      </w:r>
      <w:r w:rsidR="00DF7541">
        <w:rPr>
          <w:rStyle w:val="FootnoteReference"/>
          <w:rFonts w:ascii="Book Antiqua" w:hAnsi="Book Antiqua"/>
          <w:szCs w:val="24"/>
        </w:rPr>
        <w:fldChar w:fldCharType="begin" w:fldLock="1"/>
      </w:r>
      <w:r w:rsidR="00A208CC">
        <w:rPr>
          <w:rFonts w:ascii="Book Antiqua" w:hAnsi="Book Antiqua"/>
          <w:szCs w:val="24"/>
        </w:rPr>
        <w:instrText>ADDIN CSL_CITATION {"citationItems":[{"id":"ITEM-1","itemData":{"abstract":"Mandarin has emerged as a strategic in the world of education. In this context, the deep learning approach is considered relevant to encourage deep understanding and applicative language skills. This study examines deep learn development, focusing on its opportunities and challenges based on relevant 21st century learning theories. Using a qualitative descriptive method through library research, data was collected from various academic sources including books, journal articles, and magazines relevant to the topic. The results show that deep learning can transform the learning process to be more applicative, in line with constructivist theory that emphasizes active and deep learning. Although challenge opportunities to enhance student engagement and comprehensive language skills. Deep learning has potential to strengthen contextual Mandarin learning, though its success depends on curriculum readiness technological support.","author":[{"dropping-particle":"","family":"Khoirunnisa","given":"Amira","non-dropping-particle":"","parse-names":false,"suffix":""},{"dropping-particle":"","family":"Cantikaarini","given":"Damaryana Nurhani","non-dropping-particle":"","parse-names":false,"suffix":""},{"dropping-particle":"","family":"Sihombing","given":"Zanira Nazmi","non-dropping-particle":"","parse-names":false,"suffix":""}],"container-title":"Pragmatik: Jurnal Rumpun Ilmu Bahasa dan Pendidikan","id":"ITEM-1","issue":"3","issued":{"date-parts":[["2025"]]},"page":"293-306","title":"Deep Learning dalam Kurikulum Bahasa Mandarin: Peluang &amp; Tantangan Berdasarkan Teori Pendidikan","type":"article-journal","volume":"3"},"uris":["http://www.mendeley.com/documents/?uuid=d292f3cb-e2e7-49d1-a99a-a85209e10402"]}],"mendeley":{"formattedCitation":"(Khoirunnisa et al., 2025)","plainTextFormattedCitation":"(Khoirunnisa et al., 2025)","previouslyFormattedCitation":"(Khoirunnisa et al., 2025)"},"properties":{"noteIndex":0},"schema":"https://github.com/citation-style-language/schema/raw/master/csl-citation.json"}</w:instrText>
      </w:r>
      <w:r w:rsidR="00DF7541">
        <w:rPr>
          <w:rStyle w:val="FootnoteReference"/>
          <w:rFonts w:ascii="Book Antiqua" w:hAnsi="Book Antiqua"/>
          <w:szCs w:val="24"/>
        </w:rPr>
        <w:fldChar w:fldCharType="separate"/>
      </w:r>
      <w:r w:rsidR="00DF7541" w:rsidRPr="00DF7541">
        <w:rPr>
          <w:rFonts w:ascii="Book Antiqua" w:hAnsi="Book Antiqua"/>
          <w:noProof/>
          <w:szCs w:val="24"/>
        </w:rPr>
        <w:t>(Khoirunnisa et al., 2025)</w:t>
      </w:r>
      <w:r w:rsidR="00DF7541">
        <w:rPr>
          <w:rStyle w:val="FootnoteReference"/>
          <w:rFonts w:ascii="Book Antiqua" w:hAnsi="Book Antiqua"/>
          <w:szCs w:val="24"/>
        </w:rPr>
        <w:fldChar w:fldCharType="end"/>
      </w:r>
      <w:r w:rsidRPr="008F7631">
        <w:rPr>
          <w:rFonts w:ascii="Book Antiqua" w:hAnsi="Book Antiqua"/>
          <w:szCs w:val="24"/>
        </w:rPr>
        <w:t>. Sistem ini tidak hanya memperbaiki kesalahan secara mekanis, melainkan juga mampu memberikan rekomendasi kata sesuai dengan konteks kalimat. Temuan ini mengindikasikan potensi pengembangan aplikasi pembelajaran Bahasa Indonesia yang secara otomatis mengoreksi kesalahan tulis siswa dan sekaligus memberikan umpan balik yang bersifat edukatif.</w:t>
      </w:r>
    </w:p>
    <w:p w14:paraId="4A17FCB2" w14:textId="1B65A93A"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Analisis sintaksis juga menjadi fokus penting dalam penerapan </w:t>
      </w:r>
      <w:r w:rsidR="00C438D6" w:rsidRPr="00C438D6">
        <w:rPr>
          <w:rFonts w:ascii="Book Antiqua" w:hAnsi="Book Antiqua"/>
          <w:i/>
          <w:szCs w:val="24"/>
        </w:rPr>
        <w:t xml:space="preserve">deep learning </w:t>
      </w:r>
      <w:r w:rsidRPr="008F7631">
        <w:rPr>
          <w:rFonts w:ascii="Book Antiqua" w:hAnsi="Book Antiqua"/>
          <w:szCs w:val="24"/>
        </w:rPr>
        <w:t xml:space="preserve">pada pembelajaran bahasa. Algoritma berbasis </w:t>
      </w:r>
      <w:r w:rsidRPr="008F7631">
        <w:rPr>
          <w:rFonts w:ascii="Book Antiqua" w:hAnsi="Book Antiqua"/>
          <w:i/>
          <w:szCs w:val="24"/>
        </w:rPr>
        <w:t>dependency</w:t>
      </w:r>
      <w:r w:rsidRPr="008F7631">
        <w:rPr>
          <w:rFonts w:ascii="Book Antiqua" w:hAnsi="Book Antiqua"/>
          <w:szCs w:val="24"/>
        </w:rPr>
        <w:t xml:space="preserve"> parsing dan attention mechanism terbukti mampu menguraikan hubungan antarkata dalam kalimat Ba</w:t>
      </w:r>
      <w:r>
        <w:rPr>
          <w:rFonts w:ascii="Book Antiqua" w:hAnsi="Book Antiqua"/>
          <w:szCs w:val="24"/>
        </w:rPr>
        <w:t>hasa Indonesia. S</w:t>
      </w:r>
      <w:r w:rsidRPr="008F7631">
        <w:rPr>
          <w:rFonts w:ascii="Book Antiqua" w:hAnsi="Book Antiqua"/>
          <w:szCs w:val="24"/>
        </w:rPr>
        <w:t>iswa dapat dibantu untuk memahami peran kata dalam struktur kalimat, misalnya membedakan fungsi subjek, predikat, maupun objek, yang sering kali menjadi tantangan dalam pembelajaran tata bahasa di sekolah dasar.</w:t>
      </w:r>
    </w:p>
    <w:p w14:paraId="15460744" w14:textId="13DC5A69" w:rsidR="008F7631" w:rsidRPr="008F7631" w:rsidRDefault="008F7631" w:rsidP="008F7631">
      <w:pPr>
        <w:ind w:firstLine="720"/>
        <w:jc w:val="both"/>
        <w:rPr>
          <w:rFonts w:ascii="Book Antiqua" w:hAnsi="Book Antiqua"/>
          <w:szCs w:val="24"/>
        </w:rPr>
      </w:pPr>
      <w:r>
        <w:rPr>
          <w:rFonts w:ascii="Book Antiqua" w:hAnsi="Book Antiqua"/>
          <w:szCs w:val="24"/>
        </w:rPr>
        <w:t>S</w:t>
      </w:r>
      <w:r w:rsidRPr="008F7631">
        <w:rPr>
          <w:rFonts w:ascii="Book Antiqua" w:hAnsi="Book Antiqua"/>
          <w:szCs w:val="24"/>
        </w:rPr>
        <w:t xml:space="preserve">istem NLP berbasis </w:t>
      </w:r>
      <w:r w:rsidR="00C438D6" w:rsidRPr="00C438D6">
        <w:rPr>
          <w:rFonts w:ascii="Book Antiqua" w:hAnsi="Book Antiqua"/>
          <w:i/>
          <w:szCs w:val="24"/>
        </w:rPr>
        <w:t xml:space="preserve">deep learning </w:t>
      </w:r>
      <w:r w:rsidRPr="008F7631">
        <w:rPr>
          <w:rFonts w:ascii="Book Antiqua" w:hAnsi="Book Antiqua"/>
          <w:szCs w:val="24"/>
        </w:rPr>
        <w:t xml:space="preserve">dapat dikembangkan untuk menghasilkan penilaian otomatis terhadap tulisan siswa. Penelitian internasional terkait </w:t>
      </w:r>
      <w:r w:rsidRPr="00C438D6">
        <w:rPr>
          <w:rFonts w:ascii="Book Antiqua" w:hAnsi="Book Antiqua"/>
          <w:i/>
          <w:szCs w:val="24"/>
        </w:rPr>
        <w:t>automated essay scoring</w:t>
      </w:r>
      <w:r w:rsidRPr="008F7631">
        <w:rPr>
          <w:rFonts w:ascii="Book Antiqua" w:hAnsi="Book Antiqua"/>
          <w:szCs w:val="24"/>
        </w:rPr>
        <w:t xml:space="preserve"> (AES) menunjukkan bahwa model berbasis transformer dapat menilai kualitas teks siswa dengan mempertimbangkan kohesi, koherensi, dan keakuratan bahasa. Aplikasi ini relevan untuk Bahasa Indonesia, karena memungkinkan guru memperoleh analisis cepat terhadap tugas menulis siswa tanpa mengurangi kualitas evaluasi</w:t>
      </w:r>
      <w:r w:rsidR="00A208CC">
        <w:rPr>
          <w:rFonts w:ascii="Book Antiqua" w:hAnsi="Book Antiqua"/>
          <w:szCs w:val="24"/>
        </w:rPr>
        <w:fldChar w:fldCharType="begin" w:fldLock="1"/>
      </w:r>
      <w:r w:rsidR="00A208CC">
        <w:rPr>
          <w:rFonts w:ascii="Book Antiqua" w:hAnsi="Book Antiqua"/>
          <w:szCs w:val="24"/>
        </w:rPr>
        <w:instrText>ADDIN CSL_CITATION {"citationItems":[{"id":"ITEM-1","itemData":{"DOI":"10.25126/jtiik.2023107338","ISSN":"2355-7699","abstract":"Ujian berbasis esai seringkali digunakan untuk menguji pemahaman siswa dalam menyelesaikan permasalahan. Tak terkecuali dalam pelaksanaan ujian di Politeknik Statistika STIS. Dalam melakukan penilaian pada jawaban tipe ini, dibutuhkan waktu serta tenaga yang besar, dan sering kali menimbulkan ketidakkonsistenan dalam penilaian. Hal ini dapat terjadi salah satunya karena perbedaan cara penilaian yang dilakukan oleh orang yang berbeda. Oleh karena itu diperlukan penyelesaian yang bisa mengefektifkan waktu, tenaga serta menjaga kekonsistenan aspek penilaian, diantaranya yaitu dengan automated essay scoring (AES). AES merupakan suatu model yang dilatih untuk menilai suatu esai secara otomatis berdasarkan kemiripan jawaban dengan kunci jawaban. Pada penelitian ini, metode yang diusulkan untuk menghitung kemiripan semantik teks berbahasa Indonesia antara jawaban esai dan kunci jawabannya yaitu model berbasis Transformers IndoBERT. Sebagai baseline, digunakan teknik ekstraksi fitur Term Frequency - Inverse Document Frequency (TF-IDF) dan penghitungan kemiripan fitur menggunakan cosine similarity dan linear regression. Selanjutnya nilai kemiripan tersebut dikonversi ke rentang nilai yang diinginkan sebagai prediksi nilai dari setiap esai. Berdasarkan hasil evaluasi, diperoleh bahwa model fine-tuned IndoBERT merupakan model terbaik dengan nilai MAE dan RMSE sebesar 0.1285 dan 0.2001.   Abstract Essay-based exams are often used to test students’ understanding of solving problems. However, assessing this type of answer takes a lot of time and effort and often results in inconsistencies. One of the reasons is the different ways between people while doing the assessment. Therefore, a solution is needed to streamline time, effort, and maintain consistency in aspects of assessment, including automated essay scoring (AES). AES is a model trained to assess an essay automatically based on the similarity of answers with the answer key. In this study, the method proposed to calculate the semantic similarity of Indonesian text between essay answers and answer keys is a model based on the Transformer BERT. As a baseline, the Term Frequency – Inverse Document Frequency (TF-IDF) feature extraction technique is used and calculating feature similarity using cosine similarity and linear regression. Then the similarity value is converted to the desired range of values as the predicted value of each essay. Based on the evaluation results, it was found that the fine-tuned IndoBERT m…","author":[{"dropping-particle":"","family":"Pradani","given":"Kharisma Ayu","non-dropping-particle":"","parse-names":false,"suffix":""},{"dropping-particle":"","family":"Suadaa","given":"Lya Hulliyyatus","non-dropping-particle":"","parse-names":false,"suffix":""}],"container-title":"Jurnal Teknologi Informasi dan Ilmu Komputer","id":"ITEM-1","issue":"6","issued":{"date-parts":[["2023"]]},"page":"1177-1184","title":"Automated Essay Scoring Menggunakan Semantic Textual Similarity Berbasis Transformer Untuk Penilaian Ujian Esai","type":"article-journal","volume":"10"},"uris":["http://www.mendeley.com/documents/?uuid=2881ab7f-a274-4ad7-a927-6fc633f528fb"]}],"mendeley":{"formattedCitation":"(Pradani &amp; Suadaa, 2023)","plainTextFormattedCitation":"(Pradani &amp; Suadaa, 2023)","previouslyFormattedCitation":"(Pradani &amp; Suadaa, 2023)"},"properties":{"noteIndex":0},"schema":"https://github.com/citation-style-language/schema/raw/master/csl-citation.json"}</w:instrText>
      </w:r>
      <w:r w:rsidR="00A208CC">
        <w:rPr>
          <w:rFonts w:ascii="Book Antiqua" w:hAnsi="Book Antiqua"/>
          <w:szCs w:val="24"/>
        </w:rPr>
        <w:fldChar w:fldCharType="separate"/>
      </w:r>
      <w:r w:rsidR="00A208CC" w:rsidRPr="00A208CC">
        <w:rPr>
          <w:rFonts w:ascii="Book Antiqua" w:hAnsi="Book Antiqua"/>
          <w:noProof/>
          <w:szCs w:val="24"/>
        </w:rPr>
        <w:t>(Pradani &amp; Suadaa, 2023)</w:t>
      </w:r>
      <w:r w:rsidR="00A208CC">
        <w:rPr>
          <w:rFonts w:ascii="Book Antiqua" w:hAnsi="Book Antiqua"/>
          <w:szCs w:val="24"/>
        </w:rPr>
        <w:fldChar w:fldCharType="end"/>
      </w:r>
      <w:r w:rsidRPr="008F7631">
        <w:rPr>
          <w:rFonts w:ascii="Book Antiqua" w:hAnsi="Book Antiqua"/>
          <w:szCs w:val="24"/>
        </w:rPr>
        <w:t>.</w:t>
      </w:r>
    </w:p>
    <w:p w14:paraId="3A9183EF" w14:textId="7421EB00" w:rsidR="008F7631" w:rsidRPr="008F7631" w:rsidRDefault="008F7631" w:rsidP="008F7631">
      <w:pPr>
        <w:ind w:firstLine="720"/>
        <w:jc w:val="both"/>
        <w:rPr>
          <w:rFonts w:ascii="Book Antiqua" w:hAnsi="Book Antiqua"/>
          <w:szCs w:val="24"/>
        </w:rPr>
      </w:pPr>
      <w:r w:rsidRPr="008F7631">
        <w:rPr>
          <w:rFonts w:ascii="Book Antiqua" w:hAnsi="Book Antiqua"/>
          <w:szCs w:val="24"/>
        </w:rPr>
        <w:lastRenderedPageBreak/>
        <w:t xml:space="preserve">Selain itu, temuan penelitian memperlihatkan potensi penggunaan </w:t>
      </w:r>
      <w:r w:rsidR="00C438D6" w:rsidRPr="00C438D6">
        <w:rPr>
          <w:rFonts w:ascii="Book Antiqua" w:hAnsi="Book Antiqua"/>
          <w:i/>
          <w:szCs w:val="24"/>
        </w:rPr>
        <w:t xml:space="preserve">deep learning </w:t>
      </w:r>
      <w:r w:rsidRPr="008F7631">
        <w:rPr>
          <w:rFonts w:ascii="Book Antiqua" w:hAnsi="Book Antiqua"/>
          <w:szCs w:val="24"/>
        </w:rPr>
        <w:t>dalam membangun sistem pembelajaran adaptif. Melalui analisis kesalahan berulang yang dilakukan siswa, sistem dapat memberikan rekomendasi materi yang sesuai dengan kebutuhan individual. Hal ini sejalan dengan paradigma personalisasi pembelajaran abad ke-21, di mana siswa tidak hanya menjadi penerima informasi, melainkan juga subjek yang dibimbing sesuai tingkat perkembangan kompetensinya.</w:t>
      </w:r>
    </w:p>
    <w:p w14:paraId="7B7F458E" w14:textId="589E95AF" w:rsidR="008F7631" w:rsidRPr="008F7631" w:rsidRDefault="008F7631" w:rsidP="008F7631">
      <w:pPr>
        <w:ind w:firstLine="720"/>
        <w:jc w:val="both"/>
        <w:rPr>
          <w:rFonts w:ascii="Book Antiqua" w:hAnsi="Book Antiqua"/>
          <w:szCs w:val="24"/>
        </w:rPr>
      </w:pPr>
      <w:r w:rsidRPr="008F7631">
        <w:rPr>
          <w:rFonts w:ascii="Book Antiqua" w:hAnsi="Book Antiqua"/>
          <w:szCs w:val="24"/>
        </w:rPr>
        <w:t xml:space="preserve">Penerapan teknologi </w:t>
      </w:r>
      <w:r w:rsidR="00C438D6" w:rsidRPr="00C438D6">
        <w:rPr>
          <w:rFonts w:ascii="Book Antiqua" w:hAnsi="Book Antiqua"/>
          <w:i/>
          <w:szCs w:val="24"/>
        </w:rPr>
        <w:t xml:space="preserve">deep learning </w:t>
      </w:r>
      <w:r w:rsidRPr="008F7631">
        <w:rPr>
          <w:rFonts w:ascii="Book Antiqua" w:hAnsi="Book Antiqua"/>
          <w:szCs w:val="24"/>
        </w:rPr>
        <w:t>juga membuka ruang untuk pengembangan aplikasi berbasis interaktif, seperti chatbot pembela</w:t>
      </w:r>
      <w:r w:rsidR="00494875">
        <w:rPr>
          <w:rFonts w:ascii="Book Antiqua" w:hAnsi="Book Antiqua"/>
          <w:szCs w:val="24"/>
        </w:rPr>
        <w:t>jaran Bahasa Indonesia. P</w:t>
      </w:r>
      <w:r w:rsidRPr="008F7631">
        <w:rPr>
          <w:rFonts w:ascii="Book Antiqua" w:hAnsi="Book Antiqua"/>
          <w:szCs w:val="24"/>
        </w:rPr>
        <w:t xml:space="preserve">emanfaatkan kemampuan </w:t>
      </w:r>
      <w:r w:rsidRPr="00494875">
        <w:rPr>
          <w:rFonts w:ascii="Book Antiqua" w:hAnsi="Book Antiqua"/>
          <w:i/>
          <w:szCs w:val="24"/>
        </w:rPr>
        <w:t>natural language understanding</w:t>
      </w:r>
      <w:r w:rsidRPr="008F7631">
        <w:rPr>
          <w:rFonts w:ascii="Book Antiqua" w:hAnsi="Book Antiqua"/>
          <w:szCs w:val="24"/>
        </w:rPr>
        <w:t>, chatbot dapat berfungsi sebagai mitra belajar siswa untuk melatih keterampilan percakapan, menulis, dan memahami teks bacaan. Studi menunjukkan bahwa pendekatan ini meningkatkan motivasi belajar sekaligus menumbuhkan kemandirian siswa dalam berinteraksi dengan bahasa</w:t>
      </w:r>
      <w:r w:rsidR="00A208CC">
        <w:rPr>
          <w:rFonts w:ascii="Book Antiqua" w:hAnsi="Book Antiqua"/>
          <w:szCs w:val="24"/>
        </w:rPr>
        <w:fldChar w:fldCharType="begin" w:fldLock="1"/>
      </w:r>
      <w:r w:rsidR="00D9688A">
        <w:rPr>
          <w:rFonts w:ascii="Book Antiqua" w:hAnsi="Book Antiqua"/>
          <w:szCs w:val="24"/>
        </w:rPr>
        <w:instrText>ADDIN CSL_CITATION {"citationItems":[{"id":"ITEM-1","itemData":{"DOI":"10.35508/jicon.v9i2.5051","ISSN":"2337-7631","abstract":"Memodelkan Entity Relationship Diagram (ERD) dapat dilakukan secara manual, namun umumnya memperoleh pemodelan ERD secara manual membutuhkan waktu yang lama. Maka, dibutuhkan pembangkit ERD dari spesifikasi kebutuhan untuk mempermudah dalam melakukan pemodelan ERD. Penelitian ini bertujuan untuk mengembangkan sebuah sistem pembangkit ERD dari spesifikasi kebutuhan dalam Bahasa Indonesia dengan menerapkan beberapa tahapan-tahapan dari Natural Language Processing (NLP) sesuai kebutuhan penelitian. Spesifikasi kebutuhan yang digunakan tim peneliti menggunakan teknik document analysis. Untuk tahapan-tahapan dari NLP yang digunakan oleh peneliti yaitu: case folding, sentence segmentation, tokenization, POS tagging, chunking dan parsing. Kemudian peneliti melakukan identifikasi terhadap kata-kata dari teks yang sudah diproses pada tahapan-tahapan dari NLP dengan metode rule-based untuk menemukan daftar kata-kata yang memenuhi dalam komponen ERD seperti: entitas, atribut, primary key dan relasi. ERD kemudian digambarkan menggunakan Graphviz berdasarkan komponen ERD yang telah diperoleh Evaluasi hasil ERD yang berhasil dibangkitkan kemudian di evaluasi  menggunakan metode evaluasi expert judgement. Dari hasil evaluasi berdasarkan beberapa studi kasus diperoleh hasil rata-rata precision, recall, F1 score berturut-turut dari tiap ahli yaitu: pada ahli 1 diperoleh 91%, 90%, 90%; pada ahli 2 diperoleh 90%, 90%, 90%; pada ahli 3 diperoleh 98%, 94%, 96%; pada ahli 4 diperoleh 93%, 93%, 93%; dan pada ahli 5 diperoleh 98%, 83%, 90%.","author":[{"dropping-particle":"","family":"Togatorop","given":"Parmonangan R.","non-dropping-particle":"","parse-names":false,"suffix":""},{"dropping-particle":"","family":"Simanjuntak","given":"Rezky Prayitno","non-dropping-particle":"","parse-names":false,"suffix":""},{"dropping-particle":"","family":"Manurung","given":"Siti Berliana","non-dropping-particle":"","parse-names":false,"suffix":""},{"dropping-particle":"","family":"Silalahi","given":"Mega Christy","non-dropping-particle":"","parse-names":false,"suffix":""}],"container-title":"Jurnal Komputer dan Informatika","id":"ITEM-1","issue":"2","issued":{"date-parts":[["2021"]]},"page":"196-206","title":"Pembangkit Entity Relationship Diagram Dari Spesifikasi Kebutuhan Menggunakan Natural Language Processing Untuk Bahasa Indonesia","type":"article-journal","volume":"9"},"uris":["http://www.mendeley.com/documents/?uuid=efa5c29c-6496-40a9-9a7f-37216acee569"]}],"mendeley":{"formattedCitation":"(Togatorop et al., 2021)","plainTextFormattedCitation":"(Togatorop et al., 2021)","previouslyFormattedCitation":"(Togatorop et al., 2021)"},"properties":{"noteIndex":0},"schema":"https://github.com/citation-style-language/schema/raw/master/csl-citation.json"}</w:instrText>
      </w:r>
      <w:r w:rsidR="00A208CC">
        <w:rPr>
          <w:rFonts w:ascii="Book Antiqua" w:hAnsi="Book Antiqua"/>
          <w:szCs w:val="24"/>
        </w:rPr>
        <w:fldChar w:fldCharType="separate"/>
      </w:r>
      <w:r w:rsidR="00A208CC" w:rsidRPr="00A208CC">
        <w:rPr>
          <w:rFonts w:ascii="Book Antiqua" w:hAnsi="Book Antiqua"/>
          <w:noProof/>
          <w:szCs w:val="24"/>
        </w:rPr>
        <w:t>(Togatorop et al., 2021)</w:t>
      </w:r>
      <w:r w:rsidR="00A208CC">
        <w:rPr>
          <w:rFonts w:ascii="Book Antiqua" w:hAnsi="Book Antiqua"/>
          <w:szCs w:val="24"/>
        </w:rPr>
        <w:fldChar w:fldCharType="end"/>
      </w:r>
      <w:r w:rsidRPr="008F7631">
        <w:rPr>
          <w:rFonts w:ascii="Book Antiqua" w:hAnsi="Book Antiqua"/>
          <w:szCs w:val="24"/>
        </w:rPr>
        <w:t>.</w:t>
      </w:r>
    </w:p>
    <w:p w14:paraId="3661DD11" w14:textId="53AE06A6" w:rsidR="001C02CC" w:rsidRDefault="00494875" w:rsidP="00494875">
      <w:pPr>
        <w:ind w:firstLine="720"/>
        <w:jc w:val="both"/>
        <w:rPr>
          <w:rFonts w:ascii="Book Antiqua" w:hAnsi="Book Antiqua"/>
          <w:szCs w:val="24"/>
        </w:rPr>
      </w:pPr>
      <w:r>
        <w:rPr>
          <w:rFonts w:ascii="Book Antiqua" w:hAnsi="Book Antiqua"/>
          <w:szCs w:val="24"/>
        </w:rPr>
        <w:t>P</w:t>
      </w:r>
      <w:r w:rsidR="008F7631" w:rsidRPr="008F7631">
        <w:rPr>
          <w:rFonts w:ascii="Book Antiqua" w:hAnsi="Book Antiqua"/>
          <w:szCs w:val="24"/>
        </w:rPr>
        <w:t xml:space="preserve">emanfaatan </w:t>
      </w:r>
      <w:r w:rsidR="00C438D6" w:rsidRPr="00C438D6">
        <w:rPr>
          <w:rFonts w:ascii="Book Antiqua" w:hAnsi="Book Antiqua"/>
          <w:i/>
          <w:szCs w:val="24"/>
        </w:rPr>
        <w:t xml:space="preserve">deep learning </w:t>
      </w:r>
      <w:r w:rsidR="008F7631" w:rsidRPr="008F7631">
        <w:rPr>
          <w:rFonts w:ascii="Book Antiqua" w:hAnsi="Book Antiqua"/>
          <w:szCs w:val="24"/>
        </w:rPr>
        <w:t>dalam pembelajaran Bahasa Indonesia tidak hanya sebatas inovasi teknologis, melainkan juga strategi pedagogis yang relevan dengan konteks pendidik</w:t>
      </w:r>
      <w:r>
        <w:rPr>
          <w:rFonts w:ascii="Book Antiqua" w:hAnsi="Book Antiqua"/>
          <w:szCs w:val="24"/>
        </w:rPr>
        <w:t>an dasar. P</w:t>
      </w:r>
      <w:r w:rsidR="008F7631" w:rsidRPr="008F7631">
        <w:rPr>
          <w:rFonts w:ascii="Book Antiqua" w:hAnsi="Book Antiqua"/>
          <w:szCs w:val="24"/>
        </w:rPr>
        <w:t>embelajaran bahasa dapat bergerak ke arah yang lebih analitis, adaptif, dan berbasis data, sehingga menjawab tantangan rendahnya literasi siswa dan memperkuat kompetensi berbahasa sejak jenjang sekolah dasar.</w:t>
      </w:r>
    </w:p>
    <w:p w14:paraId="068C1A05" w14:textId="1D22B594" w:rsidR="005B27F4" w:rsidRDefault="005B27F4" w:rsidP="005B27F4">
      <w:pPr>
        <w:ind w:firstLine="720"/>
        <w:jc w:val="both"/>
        <w:rPr>
          <w:rFonts w:ascii="Book Antiqua" w:hAnsi="Book Antiqua"/>
          <w:szCs w:val="24"/>
        </w:rPr>
      </w:pPr>
      <w:r w:rsidRPr="005B27F4">
        <w:rPr>
          <w:rFonts w:ascii="Book Antiqua" w:hAnsi="Book Antiqua"/>
          <w:szCs w:val="24"/>
        </w:rPr>
        <w:t>Implementasi model chatbot berbasis kecerdasan buatan menunjukkan kontribusi signifikan dalam pengembangan keterampilan berbahasa siswa sekolah dasar. Chatbot dirancang untuk memberikan pengalaman komunikasi interaktif yang menyerupai percakapan manusia, sehingga siswa dapat berlatih keterampilan membaca dan menulis dalam suasana yang natural. Penelitian terdahulu pada pembelajaran bahasa asing membuktikan bahwa penggunaan chatbot mampu meningkatkan motivasi dan partisipasi siswa. Konteks ini membuka peluang bagi pengembangan chatbot khusus Bahasa Indonesia yang dapat mengadaptasi kebutuhan kosa</w:t>
      </w:r>
      <w:r>
        <w:rPr>
          <w:rFonts w:ascii="Book Antiqua" w:hAnsi="Book Antiqua"/>
          <w:szCs w:val="24"/>
        </w:rPr>
        <w:t>kata, ejaan, dan konteks lokal</w:t>
      </w:r>
      <w:r w:rsidR="00D9688A">
        <w:rPr>
          <w:rFonts w:ascii="Book Antiqua" w:hAnsi="Book Antiqua"/>
          <w:szCs w:val="24"/>
        </w:rPr>
        <w:fldChar w:fldCharType="begin" w:fldLock="1"/>
      </w:r>
      <w:r w:rsidR="00D9688A">
        <w:rPr>
          <w:rFonts w:ascii="Book Antiqua" w:hAnsi="Book Antiqua"/>
          <w:szCs w:val="24"/>
        </w:rPr>
        <w:instrText>ADDIN CSL_CITATION {"citationItems":[{"id":"ITEM-1","itemData":{"abstract":"… Keberhasilan implementasi teknologi ini sangat bergantung pada pengembangan materi dan bahasa yang tepat serta penerapan algoritma yang sensitif terhadap karakteristik anak-…","author":[{"dropping-particle":"","family":"Hizraini","given":"A A","non-dropping-particle":"","parse-names":false,"suffix":""},{"dropping-particle":"","family":"Ridho","given":"A","non-dropping-particle":"","parse-names":false,"suffix":""},{"dropping-particle":"","family":"Sari","given":"N L","non-dropping-particle":"","parse-names":false,"suffix":""}],"container-title":"Journal of Innovative and Creativity","id":"ITEM-1","issue":"2","issued":{"date-parts":[["2025"]]},"page":"1709-1712","title":"Implementasi Chatbot Berbasis Kecerdasan Buatan untuk Mendukung Pembelajaran Interaktif di Sekolah Dasar","type":"article-journal","volume":"5"},"uris":["http://www.mendeley.com/documents/?uuid=b3bbfcda-ee67-4ce2-ae90-960697aafba5"]}],"mendeley":{"formattedCitation":"(Hizraini et al., 2025)","plainTextFormattedCitation":"(Hizraini et al., 2025)","previouslyFormattedCitation":"(Hizraini et al., 2025)"},"properties":{"noteIndex":0},"schema":"https://github.com/citation-style-language/schema/raw/master/csl-citation.json"}</w:instrText>
      </w:r>
      <w:r w:rsidR="00D9688A">
        <w:rPr>
          <w:rFonts w:ascii="Book Antiqua" w:hAnsi="Book Antiqua"/>
          <w:szCs w:val="24"/>
        </w:rPr>
        <w:fldChar w:fldCharType="separate"/>
      </w:r>
      <w:r w:rsidR="00D9688A" w:rsidRPr="00D9688A">
        <w:rPr>
          <w:rFonts w:ascii="Book Antiqua" w:hAnsi="Book Antiqua"/>
          <w:noProof/>
          <w:szCs w:val="24"/>
        </w:rPr>
        <w:t>(Hizraini et al., 2025)</w:t>
      </w:r>
      <w:r w:rsidR="00D9688A">
        <w:rPr>
          <w:rFonts w:ascii="Book Antiqua" w:hAnsi="Book Antiqua"/>
          <w:szCs w:val="24"/>
        </w:rPr>
        <w:fldChar w:fldCharType="end"/>
      </w:r>
      <w:r>
        <w:rPr>
          <w:rFonts w:ascii="Book Antiqua" w:hAnsi="Book Antiqua"/>
          <w:szCs w:val="24"/>
        </w:rPr>
        <w:t>.</w:t>
      </w:r>
    </w:p>
    <w:p w14:paraId="674DEA80" w14:textId="77777777" w:rsidR="005B27F4" w:rsidRDefault="005B27F4" w:rsidP="005B27F4">
      <w:pPr>
        <w:ind w:firstLine="720"/>
        <w:jc w:val="both"/>
        <w:rPr>
          <w:rFonts w:ascii="Book Antiqua" w:hAnsi="Book Antiqua"/>
          <w:szCs w:val="24"/>
        </w:rPr>
      </w:pPr>
      <w:r w:rsidRPr="005B27F4">
        <w:rPr>
          <w:rFonts w:ascii="Book Antiqua" w:hAnsi="Book Antiqua"/>
          <w:szCs w:val="24"/>
        </w:rPr>
        <w:t xml:space="preserve">Model </w:t>
      </w:r>
      <w:r w:rsidRPr="005B27F4">
        <w:rPr>
          <w:rFonts w:ascii="Book Antiqua" w:hAnsi="Book Antiqua"/>
          <w:i/>
          <w:szCs w:val="24"/>
        </w:rPr>
        <w:t>intelligent tutoring system</w:t>
      </w:r>
      <w:r w:rsidRPr="005B27F4">
        <w:rPr>
          <w:rFonts w:ascii="Book Antiqua" w:hAnsi="Book Antiqua"/>
          <w:szCs w:val="24"/>
        </w:rPr>
        <w:t xml:space="preserve"> (ITS) menegaskan peran penting kecerdasan buatan dalam menghadirkan pembelajaran personal dan adaptif. Melalui pemantauan kinerja siswa secara real-time, ITS dapat menyesuaikan materi dan tingkat kesulitan sesuai kemampuan individu. Dalam pembelajaran Bahasa Indonesia, ITS berpotensi mengoptimalkan proses penguasaan struktur kalimat, tata bahasa, dan keterampilan menulis. Temuan studi internasional menunjukkan bahwa ITS mampu meningkatkan pemahaman konsep bahasa pada tingkat dasar, sehingga potensinya untuk Bahasa Indonesia perlu segera ditindaklanjuti melalui riset terapan.</w:t>
      </w:r>
    </w:p>
    <w:p w14:paraId="592CF2E6" w14:textId="139AA4C5" w:rsidR="005B27F4" w:rsidRDefault="005B27F4" w:rsidP="005B27F4">
      <w:pPr>
        <w:ind w:firstLine="720"/>
        <w:jc w:val="both"/>
        <w:rPr>
          <w:rFonts w:ascii="Book Antiqua" w:hAnsi="Book Antiqua"/>
          <w:szCs w:val="24"/>
        </w:rPr>
      </w:pPr>
      <w:r w:rsidRPr="005B27F4">
        <w:rPr>
          <w:rFonts w:ascii="Book Antiqua" w:hAnsi="Book Antiqua"/>
          <w:szCs w:val="24"/>
        </w:rPr>
        <w:t xml:space="preserve">Penggunaan teknologi </w:t>
      </w:r>
      <w:r w:rsidRPr="00D9688A">
        <w:rPr>
          <w:rFonts w:ascii="Book Antiqua" w:hAnsi="Book Antiqua"/>
          <w:i/>
          <w:szCs w:val="24"/>
        </w:rPr>
        <w:t>speech-to-text</w:t>
      </w:r>
      <w:r w:rsidRPr="005B27F4">
        <w:rPr>
          <w:rFonts w:ascii="Book Antiqua" w:hAnsi="Book Antiqua"/>
          <w:szCs w:val="24"/>
        </w:rPr>
        <w:t xml:space="preserve"> menjadi salah satu pendekatan yang relevan untuk mendukung keterampilan menyimak dan berbicara. Dengan memanfaatkan model deep learning berbasis pengenalan suara, siswa dapat dilatih untuk meningkatkan pelafalan, intonasi, serta akurasi fonetik. Hasil penelitian pada bahasa Inggris dan Mandarin menunjukkan tingkat keberhasilan tinggi dalam meningkatkan keterampilan fonologis anak. Dalam konteks Bahasa Indonesia, sistem ini dapat membantu siswa melatih keterampilan membaca </w:t>
      </w:r>
      <w:r w:rsidRPr="005B27F4">
        <w:rPr>
          <w:rFonts w:ascii="Book Antiqua" w:hAnsi="Book Antiqua"/>
          <w:szCs w:val="24"/>
        </w:rPr>
        <w:lastRenderedPageBreak/>
        <w:t>nyaring dan memperbaiki kesalahan pengucapan yang sering muncul pada level sekolah dasar</w:t>
      </w:r>
      <w:r w:rsidR="00D9688A">
        <w:rPr>
          <w:rFonts w:ascii="Book Antiqua" w:hAnsi="Book Antiqua"/>
          <w:szCs w:val="24"/>
        </w:rPr>
        <w:fldChar w:fldCharType="begin" w:fldLock="1"/>
      </w:r>
      <w:r w:rsidR="00D9688A">
        <w:rPr>
          <w:rFonts w:ascii="Book Antiqua" w:hAnsi="Book Antiqua"/>
          <w:szCs w:val="24"/>
        </w:rPr>
        <w:instrText>ADDIN CSL_CITATION {"citationItems":[{"id":"ITEM-1","itemData":{"ISSN":"2549-7421","abstract":"Abstrak Intelligent Tutoring System (ITS) adalah suatu program aplikasi interaktif yang menerapkan metode dalam kecerdasan buatan yang dapat digunakan sebagai media penyampai informasi maupun sebagai media evaluasi dalam proses pembelajaran. Intelligent Tutoring System (ITS) atau Sistem Tutor Cerdas (STC), memberikan keleluasaan pada siswa untuk mengaplikasikan ketrampilannya dengan melaksanakan tugas atau mengerjakan latihan-latihan pada pelajaran tertentu secara interaktif. Penelitian ini bertujuan memaparkan konsep-konsep, teori maupun pengembangan model/arsitektur untuk STC dengan menggunakan Bayesian Network. Selain tujuan di atas, penelitian ini juga untuk mengetahui bagaimana Bayesian Network digunakan untuk mengukur kemampuan kognitif siswa dalam fisika dasar, beserta saran/rekomendasi pedagogic agar STC lebih adaptif. Hasil akhir yang diperoleh dari penelitian ini setelah dilakukan ujicoba dengan data sampel 100 siswa SMP Islamic Boarding System Darul Muta'allimin Tasikmalaya untuk diukur kemampuan kognitifnya dengan metode Bayesian Network yaitu 33% Tinggi, 41% Sedang, dan 26% rendah. Selain itu penelitian ini juga menghasilkan suatu tool tutoring untuk mengukur kemampuan kognitif menerapkan konsep ITS dengan menggunakan metode Bayesian Network. Kata Kunci : bayesian network, intelligent tutoring system , kemampuan kognitif Abstract Intelligent Tutoring System (ITS) is an interactive application program that implements the method of artificial intelligence that can be used as a medium conveys information as well as the evaluation of the media in the learning process. Intelligent Tutoring System enabling students to apply their skills to carry out a task or doing exercises on specific subjects interactively. This study aims to describe the concepts , theory and model development / architecture for Intelligent Tutoring System by using Bayesian Network. In addition to the above objectives , this study is also to determine how the Bayesian Network is used to measure the cognitive abilities of students in bbasic physics , along with suggestions / recommendations that the pedagogic intelligent tutoring system more adaptive. The final results obtained from this study after the tests with a data sample of 100 junior high school students Islamic Boarding System Darul Muta'allimin Tasikmalaya for cognitive abilities measured by the method of Bayesian Network namely 33 % High , Medium 41 % , and 26 % lower. In addition , this study also produced a tutori…","author":[{"dropping-particle":"","family":"Farid Adiwisastra","given":"Miftah","non-dropping-particle":"","parse-names":false,"suffix":""},{"dropping-particle":"","family":"Basjaruddin","given":"Cholis","non-dropping-particle":"","parse-names":false,"suffix":""}],"container-title":"IJCIT (Indonesian Journal on Computer and Information Technology","id":"ITEM-1","issue":"2","issued":{"date-parts":[["2017"]]},"page":"40-47","title":"Intelligent Tutoring System Untuk Mengukur Kemampuan Kognitif Dalam Fisika Dasar Berbasis Metode Bayesian Network","type":"article-journal","volume":"2"},"uris":["http://www.mendeley.com/documents/?uuid=9425e8f1-fc5d-494f-a55b-9396d2b74216"]}],"mendeley":{"formattedCitation":"(Farid Adiwisastra &amp; Basjaruddin, 2017)","plainTextFormattedCitation":"(Farid Adiwisastra &amp; Basjaruddin, 2017)","previouslyFormattedCitation":"(Farid Adiwisastra &amp; Basjaruddin, 2017)"},"properties":{"noteIndex":0},"schema":"https://github.com/citation-style-language/schema/raw/master/csl-citation.json"}</w:instrText>
      </w:r>
      <w:r w:rsidR="00D9688A">
        <w:rPr>
          <w:rFonts w:ascii="Book Antiqua" w:hAnsi="Book Antiqua"/>
          <w:szCs w:val="24"/>
        </w:rPr>
        <w:fldChar w:fldCharType="separate"/>
      </w:r>
      <w:r w:rsidR="00D9688A" w:rsidRPr="00D9688A">
        <w:rPr>
          <w:rFonts w:ascii="Book Antiqua" w:hAnsi="Book Antiqua"/>
          <w:noProof/>
          <w:szCs w:val="24"/>
        </w:rPr>
        <w:t>(Farid Adiwisastra &amp; Basjaruddin, 2017)</w:t>
      </w:r>
      <w:r w:rsidR="00D9688A">
        <w:rPr>
          <w:rFonts w:ascii="Book Antiqua" w:hAnsi="Book Antiqua"/>
          <w:szCs w:val="24"/>
        </w:rPr>
        <w:fldChar w:fldCharType="end"/>
      </w:r>
      <w:r w:rsidRPr="005B27F4">
        <w:rPr>
          <w:rFonts w:ascii="Book Antiqua" w:hAnsi="Book Antiqua"/>
          <w:szCs w:val="24"/>
        </w:rPr>
        <w:t>.</w:t>
      </w:r>
    </w:p>
    <w:p w14:paraId="05C55E6E" w14:textId="132D7D9D" w:rsidR="005B27F4" w:rsidRDefault="005B27F4" w:rsidP="005B27F4">
      <w:pPr>
        <w:ind w:firstLine="720"/>
        <w:jc w:val="both"/>
        <w:rPr>
          <w:rFonts w:ascii="Book Antiqua" w:hAnsi="Book Antiqua"/>
          <w:szCs w:val="24"/>
        </w:rPr>
      </w:pPr>
      <w:r w:rsidRPr="005B27F4">
        <w:rPr>
          <w:rFonts w:ascii="Book Antiqua" w:hAnsi="Book Antiqua"/>
          <w:szCs w:val="24"/>
        </w:rPr>
        <w:t xml:space="preserve">Model </w:t>
      </w:r>
      <w:r w:rsidRPr="005B27F4">
        <w:rPr>
          <w:rFonts w:ascii="Book Antiqua" w:hAnsi="Book Antiqua"/>
          <w:i/>
          <w:szCs w:val="24"/>
        </w:rPr>
        <w:t>penilaian esai otomatis</w:t>
      </w:r>
      <w:r w:rsidRPr="005B27F4">
        <w:rPr>
          <w:rFonts w:ascii="Book Antiqua" w:hAnsi="Book Antiqua"/>
          <w:szCs w:val="24"/>
        </w:rPr>
        <w:t xml:space="preserve"> (</w:t>
      </w:r>
      <w:r w:rsidRPr="005B27F4">
        <w:rPr>
          <w:rFonts w:ascii="Book Antiqua" w:hAnsi="Book Antiqua"/>
          <w:i/>
          <w:szCs w:val="24"/>
        </w:rPr>
        <w:t>automated essay scoring</w:t>
      </w:r>
      <w:r w:rsidRPr="005B27F4">
        <w:rPr>
          <w:rFonts w:ascii="Book Antiqua" w:hAnsi="Book Antiqua"/>
          <w:szCs w:val="24"/>
        </w:rPr>
        <w:t>) yang berbasis deep learning juga menjadi temuan signifikan dalam literatur. Sistem ini memungkinkan penilaian tulisan siswa secara cepat, objektif, dan konsisten berdasarkan aspek morfologi, sintaksis, dan semantik. Penggunaan automated essay scoring terbukti mengurangi beban guru sekaligus memberikan umpan balik instan kepada siswa. Jika diterapkan pada pembelajaran Bahasa Indonesia, model ini dapat mengatasi keterbatasan evaluasi manual yang sering memakan waktu panjang serta membuka ruang bagi pengembangan instrumen penilaian yang lebih akurat</w:t>
      </w:r>
      <w:r w:rsidR="00D9688A">
        <w:rPr>
          <w:rFonts w:ascii="Book Antiqua" w:hAnsi="Book Antiqua"/>
          <w:szCs w:val="24"/>
        </w:rPr>
        <w:fldChar w:fldCharType="begin" w:fldLock="1"/>
      </w:r>
      <w:r w:rsidR="00D9688A">
        <w:rPr>
          <w:rFonts w:ascii="Book Antiqua" w:hAnsi="Book Antiqua"/>
          <w:szCs w:val="24"/>
        </w:rPr>
        <w:instrText>ADDIN CSL_CITATION {"citationItems":[{"id":"ITEM-1","itemData":{"DOI":"10.31949/infotech.v11i1.13014","ISSN":"2460-1861","abstract":"Manual essay assessment is time-consuming and subjective. This study proposes an automated evaluation system using a linear regression algorithm to improve efficiency and objectivity. The model analyzes linguistic and structural features such as word count, sentence length, word complexity, and grammatical patterns. The dataset consists of student essay scored by tutors  as training references. Natural Language Processing (NLP) techniques are applied to extract linguistic features and map reference scores using linear regression. The system helps instructors provide more consistent and efficient feedback while reducing subjectivity in grading. Additionally, this approach enhances assessment scalability, making it applicable to large numbers of essays. However, the model has limitations, particularly in understanding deep contextual meaning, creativity, and argument coherence. Future improvements may integrate advanced NLP models to enhance comprehension. Despite its limitations, this system presents a valuable step toward automated essay assessment in education","author":[{"dropping-particle":"","family":"Cahyadi","given":"","non-dropping-particle":"","parse-names":false,"suffix":""},{"dropping-particle":"","family":"Purnomo","given":"Dwi","non-dropping-particle":"","parse-names":false,"suffix":""},{"dropping-particle":"","family":"Dewi Sahara Nasution","given":"","non-dropping-particle":"","parse-names":false,"suffix":""},{"dropping-particle":"","family":"Fitri anggraini","given":"","non-dropping-particle":"","parse-names":false,"suffix":""}],"container-title":"INFOTECH journal","id":"ITEM-1","issue":"1","issued":{"date-parts":[["2025"]]},"page":"68-72","title":"Penilaian Esai Mata Kuliah Bahasa Inggris Berbasis Machine Learning Menggunakan Algoritma Regresi Linier","type":"article-journal","volume":"11"},"uris":["http://www.mendeley.com/documents/?uuid=f5a4e847-30a3-4c95-bc05-499628952c36"]}],"mendeley":{"formattedCitation":"(Cahyadi et al., 2025)","plainTextFormattedCitation":"(Cahyadi et al., 2025)","previouslyFormattedCitation":"(Cahyadi et al., 2025)"},"properties":{"noteIndex":0},"schema":"https://github.com/citation-style-language/schema/raw/master/csl-citation.json"}</w:instrText>
      </w:r>
      <w:r w:rsidR="00D9688A">
        <w:rPr>
          <w:rFonts w:ascii="Book Antiqua" w:hAnsi="Book Antiqua"/>
          <w:szCs w:val="24"/>
        </w:rPr>
        <w:fldChar w:fldCharType="separate"/>
      </w:r>
      <w:r w:rsidR="00D9688A" w:rsidRPr="00D9688A">
        <w:rPr>
          <w:rFonts w:ascii="Book Antiqua" w:hAnsi="Book Antiqua"/>
          <w:noProof/>
          <w:szCs w:val="24"/>
        </w:rPr>
        <w:t>(Cahyadi et al., 2025)</w:t>
      </w:r>
      <w:r w:rsidR="00D9688A">
        <w:rPr>
          <w:rFonts w:ascii="Book Antiqua" w:hAnsi="Book Antiqua"/>
          <w:szCs w:val="24"/>
        </w:rPr>
        <w:fldChar w:fldCharType="end"/>
      </w:r>
      <w:r w:rsidRPr="005B27F4">
        <w:rPr>
          <w:rFonts w:ascii="Book Antiqua" w:hAnsi="Book Antiqua"/>
          <w:szCs w:val="24"/>
        </w:rPr>
        <w:t>.</w:t>
      </w:r>
    </w:p>
    <w:p w14:paraId="39FE4C16" w14:textId="6A1059E4" w:rsidR="005B27F4" w:rsidRDefault="00D9688A" w:rsidP="005B27F4">
      <w:pPr>
        <w:ind w:firstLine="720"/>
        <w:jc w:val="both"/>
        <w:rPr>
          <w:rFonts w:ascii="Book Antiqua" w:hAnsi="Book Antiqua"/>
          <w:szCs w:val="24"/>
        </w:rPr>
      </w:pPr>
      <w:r>
        <w:rPr>
          <w:rFonts w:ascii="Book Antiqua" w:hAnsi="Book Antiqua"/>
          <w:szCs w:val="24"/>
        </w:rPr>
        <w:t>I</w:t>
      </w:r>
      <w:r w:rsidR="005B27F4" w:rsidRPr="005B27F4">
        <w:rPr>
          <w:rFonts w:ascii="Book Antiqua" w:hAnsi="Book Antiqua"/>
          <w:szCs w:val="24"/>
        </w:rPr>
        <w:t xml:space="preserve">ntegrasi berbagai model deep learning perlu dipertimbangkan secara komplementer. Chatbot dapat digunakan untuk latihan kosakata dan komunikasi, sementara ITS mendukung personalisasi pembelajaran, speech-to-text berfokus pada keterampilan lisan, dan essay scoring memperkuat evaluasi tulisan. Sinergi dari keempat model ini </w:t>
      </w:r>
      <w:proofErr w:type="gramStart"/>
      <w:r w:rsidR="005B27F4" w:rsidRPr="005B27F4">
        <w:rPr>
          <w:rFonts w:ascii="Book Antiqua" w:hAnsi="Book Antiqua"/>
          <w:szCs w:val="24"/>
        </w:rPr>
        <w:t>akan</w:t>
      </w:r>
      <w:proofErr w:type="gramEnd"/>
      <w:r w:rsidR="005B27F4" w:rsidRPr="005B27F4">
        <w:rPr>
          <w:rFonts w:ascii="Book Antiqua" w:hAnsi="Book Antiqua"/>
          <w:szCs w:val="24"/>
        </w:rPr>
        <w:t xml:space="preserve"> membentuk ekosistem pembelajaran Bahasa Indonesia yang holistik dan adaptif terhadap kebutuhan siswa sekolah dasar.</w:t>
      </w:r>
    </w:p>
    <w:p w14:paraId="4C7DC328" w14:textId="3751B86A" w:rsidR="005B27F4" w:rsidRDefault="00D9688A" w:rsidP="005B27F4">
      <w:pPr>
        <w:ind w:firstLine="720"/>
        <w:jc w:val="both"/>
        <w:rPr>
          <w:rFonts w:ascii="Book Antiqua" w:hAnsi="Book Antiqua"/>
          <w:szCs w:val="24"/>
        </w:rPr>
      </w:pPr>
      <w:r>
        <w:rPr>
          <w:rFonts w:ascii="Book Antiqua" w:hAnsi="Book Antiqua"/>
          <w:szCs w:val="24"/>
        </w:rPr>
        <w:t>K</w:t>
      </w:r>
      <w:r w:rsidR="005B27F4" w:rsidRPr="005B27F4">
        <w:rPr>
          <w:rFonts w:ascii="Book Antiqua" w:hAnsi="Book Antiqua"/>
          <w:szCs w:val="24"/>
        </w:rPr>
        <w:t>esiapan infrastruktur digital di sekolah dasar masih menjadi tantangan dalam implementasi model deep learning. Beberapa penelitian mencatat adanya kesenjangan akses perangkat keras, koneksi internet, serta kompetensi guru dalam mengelola teknologi pembelajaran berbasis AI. Namun, kendala tersebut dapat diatasi melalui program peningkatan kapasitas guru serta pengembangan platform yang ramah pengguna dan sesuai dengan karakteristik pendidikan dasar di Indonesia.</w:t>
      </w:r>
      <w:r w:rsidR="005B27F4">
        <w:rPr>
          <w:rFonts w:ascii="Book Antiqua" w:hAnsi="Book Antiqua"/>
          <w:szCs w:val="24"/>
        </w:rPr>
        <w:t xml:space="preserve"> </w:t>
      </w:r>
      <w:r w:rsidR="005B27F4" w:rsidRPr="005B27F4">
        <w:rPr>
          <w:rFonts w:ascii="Book Antiqua" w:hAnsi="Book Antiqua"/>
          <w:szCs w:val="24"/>
        </w:rPr>
        <w:t xml:space="preserve">Dari perspektif pedagogis, keberhasilan integrasi model deep learning ditentukan oleh keseimbangan antara teknologi dan pendekatan humanistik. Guru </w:t>
      </w:r>
      <w:proofErr w:type="gramStart"/>
      <w:r w:rsidR="005B27F4" w:rsidRPr="005B27F4">
        <w:rPr>
          <w:rFonts w:ascii="Book Antiqua" w:hAnsi="Book Antiqua"/>
          <w:szCs w:val="24"/>
        </w:rPr>
        <w:t>tetap</w:t>
      </w:r>
      <w:proofErr w:type="gramEnd"/>
      <w:r w:rsidR="005B27F4" w:rsidRPr="005B27F4">
        <w:rPr>
          <w:rFonts w:ascii="Book Antiqua" w:hAnsi="Book Antiqua"/>
          <w:szCs w:val="24"/>
        </w:rPr>
        <w:t xml:space="preserve"> berperan sentral sebagai fasilitator yang memastikan bahwa interaksi pembelajaran tidak kehilangan dimensi emosional, nilai budaya, dan konteks sosial. Hasil penelitian menekankan bahwa teknologi sebaiknya ditempatkan sebagai instrumen pendukung, bukan pengganti, sehingga pembelajaran Bahasa Indonesia tetap berakar pada nilai-nilai kebangsaan dan identitas bahasa</w:t>
      </w:r>
      <w:r>
        <w:rPr>
          <w:rFonts w:ascii="Book Antiqua" w:hAnsi="Book Antiqua"/>
          <w:szCs w:val="24"/>
        </w:rPr>
        <w:fldChar w:fldCharType="begin" w:fldLock="1"/>
      </w:r>
      <w:r w:rsidR="005C5AD4">
        <w:rPr>
          <w:rFonts w:ascii="Book Antiqua" w:hAnsi="Book Antiqua"/>
          <w:szCs w:val="24"/>
        </w:rPr>
        <w:instrText>ADDIN CSL_CITATION {"citationItems":[{"id":"ITEM-1","itemData":{"ISSN":"2686-2220","abstract":"… secara sintaktik berdasarkan kemiripan kata dan semantik berdasarkan arti atau makna sebuah … sintaktik berdasarkan kemiripan kata dan semantik berdasarkan arti atau makna kata …","author":[{"dropping-particle":"","family":"Kinanti","given":"Nur Lujeng","non-dropping-particle":"","parse-names":false,"suffix":""},{"dropping-particle":"","family":"Qoiriah","given":"Anita","non-dropping-particle":"","parse-names":false,"suffix":""}],"container-title":"Journal of Informatics and Computer Science (JINACS)","id":"ITEM-1","issue":"02","issued":{"date-parts":[["2020"]]},"page":"136-144","title":"Sistem Penilaian Otomatis Jawaban Esai Bahasa Indonesia Berdasarkan Kemiripan Kalimat Menggunakan Syntactic-Semantic Similarity","type":"article-journal","volume":"2"},"uris":["http://www.mendeley.com/documents/?uuid=2eb212d2-fe02-43e3-ab12-4fb32aaa82d5"]}],"mendeley":{"formattedCitation":"(N. L. Kinanti &amp; Qoiriah, 2020)","plainTextFormattedCitation":"(N. L. Kinanti &amp; Qoiriah, 2020)","previouslyFormattedCitation":"(N. L. Kinanti &amp; Qoiriah, 2020)"},"properties":{"noteIndex":0},"schema":"https://github.com/citation-style-language/schema/raw/master/csl-citation.json"}</w:instrText>
      </w:r>
      <w:r>
        <w:rPr>
          <w:rFonts w:ascii="Book Antiqua" w:hAnsi="Book Antiqua"/>
          <w:szCs w:val="24"/>
        </w:rPr>
        <w:fldChar w:fldCharType="separate"/>
      </w:r>
      <w:r w:rsidRPr="00D9688A">
        <w:rPr>
          <w:rFonts w:ascii="Book Antiqua" w:hAnsi="Book Antiqua"/>
          <w:noProof/>
          <w:szCs w:val="24"/>
        </w:rPr>
        <w:t>(N. L. Kinanti &amp; Qoiriah, 2020)</w:t>
      </w:r>
      <w:r>
        <w:rPr>
          <w:rFonts w:ascii="Book Antiqua" w:hAnsi="Book Antiqua"/>
          <w:szCs w:val="24"/>
        </w:rPr>
        <w:fldChar w:fldCharType="end"/>
      </w:r>
      <w:r w:rsidR="005B27F4" w:rsidRPr="005B27F4">
        <w:rPr>
          <w:rFonts w:ascii="Book Antiqua" w:hAnsi="Book Antiqua"/>
          <w:szCs w:val="24"/>
        </w:rPr>
        <w:t>.</w:t>
      </w:r>
    </w:p>
    <w:p w14:paraId="7CB087FE" w14:textId="0FB4BD63" w:rsidR="005B27F4" w:rsidRDefault="005B27F4" w:rsidP="005B27F4">
      <w:pPr>
        <w:ind w:firstLine="720"/>
        <w:jc w:val="both"/>
        <w:rPr>
          <w:rFonts w:ascii="Book Antiqua" w:hAnsi="Book Antiqua"/>
          <w:szCs w:val="24"/>
        </w:rPr>
      </w:pPr>
      <w:r w:rsidRPr="005B27F4">
        <w:rPr>
          <w:rFonts w:ascii="Book Antiqua" w:hAnsi="Book Antiqua"/>
          <w:szCs w:val="24"/>
        </w:rPr>
        <w:t xml:space="preserve">Secara keseluruhan, hasil penelitian mengindikasikan bahwa model chatbot berbasis AI, </w:t>
      </w:r>
      <w:r w:rsidRPr="00D9688A">
        <w:rPr>
          <w:rFonts w:ascii="Book Antiqua" w:hAnsi="Book Antiqua"/>
          <w:i/>
          <w:szCs w:val="24"/>
        </w:rPr>
        <w:t>intelligent tutoring system</w:t>
      </w:r>
      <w:r w:rsidRPr="005B27F4">
        <w:rPr>
          <w:rFonts w:ascii="Book Antiqua" w:hAnsi="Book Antiqua"/>
          <w:szCs w:val="24"/>
        </w:rPr>
        <w:t xml:space="preserve">, </w:t>
      </w:r>
      <w:r w:rsidRPr="00D9688A">
        <w:rPr>
          <w:rFonts w:ascii="Book Antiqua" w:hAnsi="Book Antiqua"/>
          <w:i/>
          <w:szCs w:val="24"/>
        </w:rPr>
        <w:t>speech-to-text</w:t>
      </w:r>
      <w:r w:rsidRPr="005B27F4">
        <w:rPr>
          <w:rFonts w:ascii="Book Antiqua" w:hAnsi="Book Antiqua"/>
          <w:szCs w:val="24"/>
        </w:rPr>
        <w:t xml:space="preserve">, dan </w:t>
      </w:r>
      <w:r w:rsidRPr="00D9688A">
        <w:rPr>
          <w:rFonts w:ascii="Book Antiqua" w:hAnsi="Book Antiqua"/>
          <w:i/>
          <w:szCs w:val="24"/>
        </w:rPr>
        <w:t xml:space="preserve">automated essay scoring </w:t>
      </w:r>
      <w:r w:rsidRPr="005B27F4">
        <w:rPr>
          <w:rFonts w:ascii="Book Antiqua" w:hAnsi="Book Antiqua"/>
          <w:szCs w:val="24"/>
        </w:rPr>
        <w:t>memiliki relevansi tinggi dalam transformasi pembelajaran Bahasa Indonesia di sekolah dasar. Keempat model tersebut bukan hanya menawarkan solusi praktis terhadap permasalahan rendahnya literasi bahasa, tetapi juga membuka peluang inovasi pedagogis yang berbasis data dan adaptif. Temuan ini menegaskan urgensi penelitian lanjutan dalam pengembangan prototipe sistem yang kontekstual dengan kebutuhan siswa Indonesia serta kompatibel dengan kurikulum sekolah dasar.</w:t>
      </w:r>
    </w:p>
    <w:p w14:paraId="6DF9949B" w14:textId="5D2D278D" w:rsidR="00D75430" w:rsidRDefault="00D75430" w:rsidP="00D75430">
      <w:pPr>
        <w:jc w:val="both"/>
        <w:rPr>
          <w:rFonts w:ascii="Book Antiqua" w:hAnsi="Book Antiqua"/>
          <w:b/>
          <w:szCs w:val="24"/>
        </w:rPr>
      </w:pPr>
      <w:r w:rsidRPr="00D75430">
        <w:rPr>
          <w:rFonts w:ascii="Book Antiqua" w:hAnsi="Book Antiqua"/>
          <w:b/>
          <w:szCs w:val="24"/>
        </w:rPr>
        <w:t>PEMBAHASAN</w:t>
      </w:r>
    </w:p>
    <w:p w14:paraId="59B01792" w14:textId="0018EA61" w:rsidR="00D75430" w:rsidRDefault="00D75430" w:rsidP="00D75430">
      <w:pPr>
        <w:ind w:firstLine="720"/>
        <w:jc w:val="both"/>
        <w:rPr>
          <w:rFonts w:ascii="Book Antiqua" w:hAnsi="Book Antiqua"/>
          <w:szCs w:val="24"/>
        </w:rPr>
      </w:pPr>
      <w:r w:rsidRPr="00D75430">
        <w:rPr>
          <w:rFonts w:ascii="Book Antiqua" w:hAnsi="Book Antiqua"/>
          <w:szCs w:val="24"/>
        </w:rPr>
        <w:t xml:space="preserve">Penerapan deep learning dalam pembelajaran Bahasa Indonesia di sekolah dasar memperlihatkan potensi signifikan dalam mengatasi permasalahan literasi awal, khususnya dalam membaca dan menulis. Model berbasis </w:t>
      </w:r>
      <w:r w:rsidRPr="00D9688A">
        <w:rPr>
          <w:rFonts w:ascii="Book Antiqua" w:hAnsi="Book Antiqua"/>
          <w:i/>
          <w:szCs w:val="24"/>
        </w:rPr>
        <w:t>Natural Language Processing</w:t>
      </w:r>
      <w:r w:rsidRPr="00D75430">
        <w:rPr>
          <w:rFonts w:ascii="Book Antiqua" w:hAnsi="Book Antiqua"/>
          <w:szCs w:val="24"/>
        </w:rPr>
        <w:t xml:space="preserve"> (NLP) mampu mengenali kesalahan ejaan, </w:t>
      </w:r>
      <w:r w:rsidRPr="00D75430">
        <w:rPr>
          <w:rFonts w:ascii="Book Antiqua" w:hAnsi="Book Antiqua"/>
          <w:szCs w:val="24"/>
        </w:rPr>
        <w:lastRenderedPageBreak/>
        <w:t>sintaksis, serta pola morfologis yang kerap menjadi kendala bagi siswa tahap awal</w:t>
      </w:r>
      <w:r w:rsidR="005C5AD4">
        <w:rPr>
          <w:rFonts w:ascii="Book Antiqua" w:hAnsi="Book Antiqua"/>
          <w:szCs w:val="24"/>
        </w:rPr>
        <w:fldChar w:fldCharType="begin" w:fldLock="1"/>
      </w:r>
      <w:r w:rsidR="00432E76">
        <w:rPr>
          <w:rFonts w:ascii="Book Antiqua" w:hAnsi="Book Antiqua"/>
          <w:szCs w:val="24"/>
        </w:rPr>
        <w:instrText>ADDIN CSL_CITATION {"citationItems":[{"id":"ITEM-1","itemData":{"DOI":"10.5430/wjel.v16n1p151","ISSN":"19250711","abstract":"The research aimed to investigate and analyze the status quo of technology integration in flipped English classrooms. In recent years, emerging technologies have application in all aspects of education, becoming critical to initiatives such as online digital learning, smart campus environments and advancing new research discoveries. Flipped classroom model is an instructional model that shifts traditional in-class lectures to pre-class autonomous learning, dedicating in-class time to interactive discussions and practical activities to improve student engagement and learning outcomes. The study on technology integration in flipped English classrooms is of great significance to promoting language education and research. The researcher adopted quantitative methods including full questionnaires and elaborate data analysis, to assess the extent of technology integration in flipped English classrooms in detail. The deep assessment of teacher participants indicated that the extent of technology integration across all the dimensions including classroom management, content delivery, assessment, student collaboration, and feedback is very great. Meanwhile, different genders and numbers of training distinctively influenced technology integration in flipped English classrooms. Based on the results, the study confirmed the necessity and effectiveness of technology integration in flipped English classrooms for promoting EFL teaching, highlighting the fundamental role of technology integration in flipped classroom setting in language education.","author":[{"dropping-particle":"","family":"Li","given":"Fang","non-dropping-particle":"","parse-names":false,"suffix":""}],"container-title":"World Journal of English Language","id":"ITEM-1","issue":"1","issued":{"date-parts":[["2025"]]},"page":"151-162","title":"The Extent of Technology Integration in Flipped English Classrooms in Language Education: A Multi-dimensional Exploration","type":"article-journal","volume":"16"},"uris":["http://www.mendeley.com/documents/?uuid=e4f087a1-99c2-44b0-8269-c15638d07d6d"]}],"mendeley":{"formattedCitation":"(Li, 2025)","plainTextFormattedCitation":"(Li, 2025)","previouslyFormattedCitation":"(Li, 2025)"},"properties":{"noteIndex":0},"schema":"https://github.com/citation-style-language/schema/raw/master/csl-citation.json"}</w:instrText>
      </w:r>
      <w:r w:rsidR="005C5AD4">
        <w:rPr>
          <w:rFonts w:ascii="Book Antiqua" w:hAnsi="Book Antiqua"/>
          <w:szCs w:val="24"/>
        </w:rPr>
        <w:fldChar w:fldCharType="separate"/>
      </w:r>
      <w:r w:rsidR="005C5AD4" w:rsidRPr="005C5AD4">
        <w:rPr>
          <w:rFonts w:ascii="Book Antiqua" w:hAnsi="Book Antiqua"/>
          <w:noProof/>
          <w:szCs w:val="24"/>
        </w:rPr>
        <w:t>(Li, 2025)</w:t>
      </w:r>
      <w:r w:rsidR="005C5AD4">
        <w:rPr>
          <w:rFonts w:ascii="Book Antiqua" w:hAnsi="Book Antiqua"/>
          <w:szCs w:val="24"/>
        </w:rPr>
        <w:fldChar w:fldCharType="end"/>
      </w:r>
      <w:r w:rsidRPr="00D75430">
        <w:rPr>
          <w:rFonts w:ascii="Book Antiqua" w:hAnsi="Book Antiqua"/>
          <w:szCs w:val="24"/>
        </w:rPr>
        <w:t>. Ketika siswa berinteraksi dengan sistem pembelajaran berbasis AI, mereka memperoleh umpan balik yang cepat dan tepat, sehingga proses remediasi literasi berlangsung lebih efektif dibandingkan metode konvensional yang bergantung pada kapasitas guru semata.</w:t>
      </w:r>
    </w:p>
    <w:p w14:paraId="57250E28" w14:textId="777219A8" w:rsidR="00D75430" w:rsidRDefault="00D75430" w:rsidP="00D75430">
      <w:pPr>
        <w:ind w:firstLine="720"/>
        <w:jc w:val="both"/>
        <w:rPr>
          <w:rFonts w:ascii="Book Antiqua" w:hAnsi="Book Antiqua"/>
          <w:szCs w:val="24"/>
        </w:rPr>
      </w:pPr>
      <w:r w:rsidRPr="00D75430">
        <w:rPr>
          <w:rFonts w:ascii="Book Antiqua" w:hAnsi="Book Antiqua"/>
          <w:szCs w:val="24"/>
        </w:rPr>
        <w:t xml:space="preserve">Jika dibandingkan dengan pendekatan tradisional, pembelajaran digital berbasis deep learning menghadirkan keunggulan berupa skalabilitas dan konsistensi umpan balik. Pada pembelajaran tradisional, kualitas bimbingan sangat bergantung pada intensitas interaksi guru-siswa dan kondisi kelas yang heterogen. Sebaliknya, sistem berbasis AI mampu menjaga konsistensi evaluasi terhadap setiap siswa, sekaligus menyesuaikan materi dengan tingkat kemampuan mereka. Meskipun demikian, pembelajaran tradisional tetap memiliki peran esensial dalam aspek afektif dan penguatan nilai-nilai, sehingga integrasi </w:t>
      </w:r>
      <w:r>
        <w:rPr>
          <w:rFonts w:ascii="Book Antiqua" w:hAnsi="Book Antiqua"/>
          <w:szCs w:val="24"/>
        </w:rPr>
        <w:t>keduanya perlu dipertimbangkan</w:t>
      </w:r>
      <w:r w:rsidR="00432E76">
        <w:rPr>
          <w:rFonts w:ascii="Book Antiqua" w:hAnsi="Book Antiqua"/>
          <w:szCs w:val="24"/>
        </w:rPr>
        <w:fldChar w:fldCharType="begin" w:fldLock="1"/>
      </w:r>
      <w:r w:rsidR="00432E76">
        <w:rPr>
          <w:rFonts w:ascii="Book Antiqua" w:hAnsi="Book Antiqua"/>
          <w:szCs w:val="24"/>
        </w:rPr>
        <w:instrText>ADDIN CSL_CITATION {"citationItems":[{"id":"ITEM-1","itemData":{"DOI":"10.61132/nakula.v3i1.1501","ISSN":"3025-4132","abstract":"This study examines the comparison between conventional learning and technology-based learning on student learning outcomes. The purpose of this study is to understand the meaning of the comparison between the two learning methods, explore the meaning of conventional learning, technology-based learning, and student learning outcomes, and finally compare the effectiveness of the two methods in improving the learning outcomes of grade VIII students at SMP Cerdas Bangsa. The methods used in this study are literature studies and experiments involving two groups of students; the first group follows conventional learning, while the second group follows technology-based learning. The results of the study indicate that technology-based learning has a more significant impact on improving student learning outcomes compared to conventional learning.\r  \r  ","author":[{"dropping-particle":"","family":"Suci Dahlya Narpila","given":"","non-dropping-particle":"","parse-names":false,"suffix":""},{"dropping-particle":"","family":"Dinda Dyah Pitaloka","given":"","non-dropping-particle":"","parse-names":false,"suffix":""},{"dropping-particle":"","family":"Rizky Ramadhan","given":"","non-dropping-particle":"","parse-names":false,"suffix":""},{"dropping-particle":"","family":"Abdul Muttaqin Rusydi","given":"","non-dropping-particle":"","parse-names":false,"suffix":""}],"container-title":"Jurnal Nakula : Pusat Ilmu Pendidikan, Bahasa dan Ilmu Sosial","id":"ITEM-1","issue":"1","issued":{"date-parts":[["2024"]]},"page":"210-220","title":"Perbandingan Kegiatan Pembelajaran Konvensional dan Pembelajaran Berbasis Teknologi Terhadap Hasil Belajar Siswa (Studi Kasus pada Kls VIII A SMP Cerdas Bangsa, Kecamatan Namorambe Kabupaten Deli Serdang)","type":"article-journal","volume":"3"},"uris":["http://www.mendeley.com/documents/?uuid=5e813fe2-812f-40fa-a670-a91281a4a181"]}],"mendeley":{"formattedCitation":"(Suci Dahlya Narpila et al., 2024)","plainTextFormattedCitation":"(Suci Dahlya Narpila et al., 2024)","previouslyFormattedCitation":"(Suci Dahlya Narpila et al., 2024)"},"properties":{"noteIndex":0},"schema":"https://github.com/citation-style-language/schema/raw/master/csl-citation.json"}</w:instrText>
      </w:r>
      <w:r w:rsidR="00432E76">
        <w:rPr>
          <w:rFonts w:ascii="Book Antiqua" w:hAnsi="Book Antiqua"/>
          <w:szCs w:val="24"/>
        </w:rPr>
        <w:fldChar w:fldCharType="separate"/>
      </w:r>
      <w:r w:rsidR="00432E76" w:rsidRPr="00432E76">
        <w:rPr>
          <w:rFonts w:ascii="Book Antiqua" w:hAnsi="Book Antiqua"/>
          <w:noProof/>
          <w:szCs w:val="24"/>
        </w:rPr>
        <w:t>(Suci Dahlya Narpila et al., 2024)</w:t>
      </w:r>
      <w:r w:rsidR="00432E76">
        <w:rPr>
          <w:rFonts w:ascii="Book Antiqua" w:hAnsi="Book Antiqua"/>
          <w:szCs w:val="24"/>
        </w:rPr>
        <w:fldChar w:fldCharType="end"/>
      </w:r>
      <w:r>
        <w:rPr>
          <w:rFonts w:ascii="Book Antiqua" w:hAnsi="Book Antiqua"/>
          <w:szCs w:val="24"/>
        </w:rPr>
        <w:t>.</w:t>
      </w:r>
    </w:p>
    <w:p w14:paraId="243FF304" w14:textId="3A311A7B" w:rsidR="00D75430" w:rsidRDefault="00D75430" w:rsidP="00D75430">
      <w:pPr>
        <w:ind w:firstLine="720"/>
        <w:jc w:val="both"/>
        <w:rPr>
          <w:rFonts w:ascii="Book Antiqua" w:hAnsi="Book Antiqua"/>
          <w:szCs w:val="24"/>
        </w:rPr>
      </w:pPr>
      <w:r w:rsidRPr="00D75430">
        <w:rPr>
          <w:rFonts w:ascii="Book Antiqua" w:hAnsi="Book Antiqua"/>
          <w:szCs w:val="24"/>
        </w:rPr>
        <w:t>Kurikulum Merdeka Belajar yang menekankan diferensiasi dan pembelajaran sesuai kebutuhan individu dapat diperkaya melalui integrasi teknologi deep learning. Sistem ini memungkinkan pemetaan kemampuan literasi siswa secara lebih akurat melalui analisis data performa mereka, yang kemudian digunakan untuk merancang intervensi pembelajaran yang sesuai</w:t>
      </w:r>
      <w:r w:rsidR="00432E76">
        <w:rPr>
          <w:rFonts w:ascii="Book Antiqua" w:hAnsi="Book Antiqua"/>
          <w:szCs w:val="24"/>
        </w:rPr>
        <w:fldChar w:fldCharType="begin" w:fldLock="1"/>
      </w:r>
      <w:r w:rsidR="00432E76">
        <w:rPr>
          <w:rFonts w:ascii="Book Antiqua" w:hAnsi="Book Antiqua"/>
          <w:szCs w:val="24"/>
        </w:rPr>
        <w:instrText>ADDIN CSL_CITATION {"citationItems":[{"id":"ITEM-1","itemData":{"abstract":"Tujuan dilaksanakannya penelitian ini untuk mendeskripsikan perencanaan, penerapan, faktor pendukung dan penghambat, serta solusi dalam pembelajaran berdiferensiasi dalam kurikulum Merdeka pada mata pelajaran IPAS di SD Negeri 2 Simo. Penelitian ini menggunakan jenis penelitian kualitatif dengan desain studi kasus. Data dikumpulkan melalui wawancara, observasi, dan dokumentasi. Subjek penelitian ini terdiri dari kepala sekolah, guru kelas IV, dan tiga siswa kelas IV. Uji keabsahan data menggunakan trianggulasi teknik dan sumber. Kemudian data dianalisis menggunakan teknik Miles dan Hubermen dengan tiga tahap yaitu reduksi data, penyajian data, dan penarikan kesimpulan. Hasil yang diperoleh yaitu guru membuat perencanaan pembelajaran dengan melakukan pemetaan kebutuhan belajar melalui asesmen diagnostik kemudian membuat modul ajar berdasarkan hasil pemetaan tersebut. Diketahui bahwa siswa kelas IV terdiri dari gaya belajar visual, audiotori, dan kinestetik. Dalam penerapannya guru melakukan pembelajaran diferensiasi konten, proses, dan produk. Faktor pendukung berasal dari siswa yang antusias, suasana belajar yang menyenangkan, siswa merasa aman dan nyaman, dan sarana prasarana yang memadai. Sedangkan faktor penghambat utama dalam pembelajaran ini membutuhkan waktu lebih lama. Solusi yang dilakukan kepala sekolah dan guru yaitu melakukan refleksi bersama di setiap minggunya.","author":[{"dropping-particle":"","family":"Hasanah","given":"Oktavia Nur","non-dropping-particle":"","parse-names":false,"suffix":""},{"dropping-particle":"","family":"Surakarta","given":"Universitas Muhammadiyah","non-dropping-particle":"","parse-names":false,"suffix":""}],"id":"ITEM-1","issue":"1","issued":{"date-parts":[["2024"]]},"page":"204-213","title":"Penerapan Pembelajaran Berdiferensiasi Dalam Kurikulum Merdeka Pada Mata Pelajaran Ipas Di Sekolah Dasar","type":"article-journal","volume":"8"},"uris":["http://www.mendeley.com/documents/?uuid=d888c645-e516-4ba8-a293-e13fe05f1508"]}],"mendeley":{"formattedCitation":"(Hasanah &amp; Surakarta, 2024)","plainTextFormattedCitation":"(Hasanah &amp; Surakarta, 2024)","previouslyFormattedCitation":"(Hasanah &amp; Surakarta, 2024)"},"properties":{"noteIndex":0},"schema":"https://github.com/citation-style-language/schema/raw/master/csl-citation.json"}</w:instrText>
      </w:r>
      <w:r w:rsidR="00432E76">
        <w:rPr>
          <w:rFonts w:ascii="Book Antiqua" w:hAnsi="Book Antiqua"/>
          <w:szCs w:val="24"/>
        </w:rPr>
        <w:fldChar w:fldCharType="separate"/>
      </w:r>
      <w:r w:rsidR="00432E76" w:rsidRPr="00432E76">
        <w:rPr>
          <w:rFonts w:ascii="Book Antiqua" w:hAnsi="Book Antiqua"/>
          <w:noProof/>
          <w:szCs w:val="24"/>
        </w:rPr>
        <w:t>(Hasanah &amp; Surakarta, 2024)</w:t>
      </w:r>
      <w:r w:rsidR="00432E76">
        <w:rPr>
          <w:rFonts w:ascii="Book Antiqua" w:hAnsi="Book Antiqua"/>
          <w:szCs w:val="24"/>
        </w:rPr>
        <w:fldChar w:fldCharType="end"/>
      </w:r>
      <w:r w:rsidRPr="00D75430">
        <w:rPr>
          <w:rFonts w:ascii="Book Antiqua" w:hAnsi="Book Antiqua"/>
          <w:szCs w:val="24"/>
        </w:rPr>
        <w:t>. Dengan demikian, prinsip fleksibilitas dan keberagaman yang ditekankan dalam kurikulum dapat dioperasionalkan secara nyata melalu</w:t>
      </w:r>
      <w:r>
        <w:rPr>
          <w:rFonts w:ascii="Book Antiqua" w:hAnsi="Book Antiqua"/>
          <w:szCs w:val="24"/>
        </w:rPr>
        <w:t>i pemanfaatan teknologi cerdas.</w:t>
      </w:r>
    </w:p>
    <w:p w14:paraId="24CD5957" w14:textId="11B39788" w:rsidR="00D75430" w:rsidRDefault="00D75430" w:rsidP="00D75430">
      <w:pPr>
        <w:ind w:firstLine="720"/>
        <w:jc w:val="both"/>
        <w:rPr>
          <w:rFonts w:ascii="Book Antiqua" w:hAnsi="Book Antiqua"/>
          <w:szCs w:val="24"/>
        </w:rPr>
      </w:pPr>
      <w:r w:rsidRPr="00D75430">
        <w:rPr>
          <w:rFonts w:ascii="Book Antiqua" w:hAnsi="Book Antiqua"/>
          <w:szCs w:val="24"/>
        </w:rPr>
        <w:t>Implikasi pedagogis dari integrasi ini mencakup personalisasi pembelajaran, di mana siswa dapat menerima materi dan latihan sesuai dengan ritme belajar masing-masing. Fitur personalisasi berbasis AI membantu guru mengidentifikasi kebutuhan spesifik siswa, seperti penguasaan kosakata dasar, keterampilan menulis naratif, atau pemahaman bacaan kritis. Hal ini menciptakan pengalaman belajar yang lebih inklusif, karena setiap siswa mendapat peluang berkembang tanpa t</w:t>
      </w:r>
      <w:r>
        <w:rPr>
          <w:rFonts w:ascii="Book Antiqua" w:hAnsi="Book Antiqua"/>
          <w:szCs w:val="24"/>
        </w:rPr>
        <w:t>ertinggal oleh standar homogen</w:t>
      </w:r>
      <w:r w:rsidR="00432E76">
        <w:rPr>
          <w:rFonts w:ascii="Book Antiqua" w:hAnsi="Book Antiqua"/>
          <w:szCs w:val="24"/>
        </w:rPr>
        <w:fldChar w:fldCharType="begin" w:fldLock="1"/>
      </w:r>
      <w:r w:rsidR="00432E76">
        <w:rPr>
          <w:rFonts w:ascii="Book Antiqua" w:hAnsi="Book Antiqua"/>
          <w:szCs w:val="24"/>
        </w:rPr>
        <w:instrText>ADDIN CSL_CITATION {"citationItems":[{"id":"ITEM-1","itemData":{"DOI":"10.59562/semnasdies.v1i1.794","abstract":"Artificial Intelligence (AI) is a concept closely related to technological advancements in the era of Industry 4.0 and Society 5.0. AI can be described as a computer program that involves integrated machine learning, hardware, and software components. This concept of AI is inspired by the neocognitron patterns in the human brain and utilizes knowledge from hardware and software to fulfill its functions. With the progress of Industry 4.0, AI has been widely employed in various fields, including vocational education. The aim of this research is to elucidate the role of AI in vocational education during the Industry 4.0 era, utilizing qualitative research methods. In the context of vocational education, AI is used to personalize learning for each learner. AI systems assist in creating customized learning profiles, such as practical exercises, for individual learners. This enables the adaptation of learning materials to align with the abilities, learning styles, and experiences of each learner. The implementation of AI technology in vocational education is considered to be helpful and facilitates the tasks of educators, particularly in administrative aspects such as assessment and determining final grades based on applicable weights and evaluations. Additionally, AI technology can also create more active and interactive learning experiences, thereby facilitating the teaching and learning process for both educators and learners to achieve their goals.","author":[{"dropping-particle":"","family":"Muhammad Yahya","given":"","non-dropping-particle":"","parse-names":false,"suffix":""},{"dropping-particle":"","family":"Wahyudi","given":"","non-dropping-particle":"","parse-names":false,"suffix":""},{"dropping-particle":"","family":"Akmal Hidayat","given":"","non-dropping-particle":"","parse-names":false,"suffix":""}],"container-title":"Seminar Nasional Dies Natalis 62","id":"ITEM-1","issued":{"date-parts":[["2023"]]},"page":"190-199","title":"Implementasi Artificial Intelligence (AI) di Bidang Pendidikan Kejuruan Pada Era Revolusi Industri 4.0","type":"article-journal","volume":"1"},"uris":["http://www.mendeley.com/documents/?uuid=3f040668-baf2-465c-ba4f-c06ff000b504"]}],"mendeley":{"formattedCitation":"(Muhammad Yahya et al., 2023)","plainTextFormattedCitation":"(Muhammad Yahya et al., 2023)","previouslyFormattedCitation":"(Muhammad Yahya et al., 2023)"},"properties":{"noteIndex":0},"schema":"https://github.com/citation-style-language/schema/raw/master/csl-citation.json"}</w:instrText>
      </w:r>
      <w:r w:rsidR="00432E76">
        <w:rPr>
          <w:rFonts w:ascii="Book Antiqua" w:hAnsi="Book Antiqua"/>
          <w:szCs w:val="24"/>
        </w:rPr>
        <w:fldChar w:fldCharType="separate"/>
      </w:r>
      <w:r w:rsidR="00432E76" w:rsidRPr="00432E76">
        <w:rPr>
          <w:rFonts w:ascii="Book Antiqua" w:hAnsi="Book Antiqua"/>
          <w:noProof/>
          <w:szCs w:val="24"/>
        </w:rPr>
        <w:t>(Muhammad Yahya et al., 2023)</w:t>
      </w:r>
      <w:r w:rsidR="00432E76">
        <w:rPr>
          <w:rFonts w:ascii="Book Antiqua" w:hAnsi="Book Antiqua"/>
          <w:szCs w:val="24"/>
        </w:rPr>
        <w:fldChar w:fldCharType="end"/>
      </w:r>
      <w:r>
        <w:rPr>
          <w:rFonts w:ascii="Book Antiqua" w:hAnsi="Book Antiqua"/>
          <w:szCs w:val="24"/>
        </w:rPr>
        <w:t>.</w:t>
      </w:r>
    </w:p>
    <w:p w14:paraId="2024E503" w14:textId="77777777" w:rsidR="00D75430" w:rsidRDefault="00D75430" w:rsidP="00D75430">
      <w:pPr>
        <w:ind w:firstLine="720"/>
        <w:jc w:val="both"/>
        <w:rPr>
          <w:rFonts w:ascii="Book Antiqua" w:hAnsi="Book Antiqua"/>
          <w:szCs w:val="24"/>
        </w:rPr>
      </w:pPr>
      <w:r>
        <w:rPr>
          <w:rFonts w:ascii="Book Antiqua" w:hAnsi="Book Antiqua"/>
          <w:szCs w:val="24"/>
        </w:rPr>
        <w:t>K</w:t>
      </w:r>
      <w:r w:rsidRPr="00D75430">
        <w:rPr>
          <w:rFonts w:ascii="Book Antiqua" w:hAnsi="Book Antiqua"/>
          <w:szCs w:val="24"/>
        </w:rPr>
        <w:t>eunggulan lain terletak pada penyediaan umpan balik otomatis. Melalui algoritma deep learning, sistem dapat mendeteksi kesalahan gramatikal maupun struktur teks yang disusun siswa, lalu memberikan koreksi yang bersifat konstruktif. Umpan balik instan ini mempercepat siklus belajar, mengurangi beban koreksi manual guru, dan meningkatkan motivasi siswa karena mereka melihat perbaikan yang konkret pada hasil</w:t>
      </w:r>
      <w:r>
        <w:rPr>
          <w:rFonts w:ascii="Book Antiqua" w:hAnsi="Book Antiqua"/>
          <w:szCs w:val="24"/>
        </w:rPr>
        <w:t xml:space="preserve"> kerja mereka.</w:t>
      </w:r>
    </w:p>
    <w:p w14:paraId="35281BCF" w14:textId="1061568D" w:rsidR="00D75430" w:rsidRDefault="00D75430" w:rsidP="00D75430">
      <w:pPr>
        <w:ind w:firstLine="720"/>
        <w:jc w:val="both"/>
        <w:rPr>
          <w:rFonts w:ascii="Book Antiqua" w:hAnsi="Book Antiqua"/>
          <w:szCs w:val="24"/>
        </w:rPr>
      </w:pPr>
      <w:r>
        <w:rPr>
          <w:rFonts w:ascii="Book Antiqua" w:hAnsi="Book Antiqua"/>
          <w:szCs w:val="24"/>
        </w:rPr>
        <w:t>K</w:t>
      </w:r>
      <w:r w:rsidRPr="00D75430">
        <w:rPr>
          <w:rFonts w:ascii="Book Antiqua" w:hAnsi="Book Antiqua"/>
          <w:szCs w:val="24"/>
        </w:rPr>
        <w:t xml:space="preserve">eterampilan menulis, sistem berbasis </w:t>
      </w:r>
      <w:r w:rsidRPr="00432E76">
        <w:rPr>
          <w:rFonts w:ascii="Book Antiqua" w:hAnsi="Book Antiqua"/>
          <w:i/>
          <w:szCs w:val="24"/>
        </w:rPr>
        <w:t>deep learning</w:t>
      </w:r>
      <w:r w:rsidRPr="00D75430">
        <w:rPr>
          <w:rFonts w:ascii="Book Antiqua" w:hAnsi="Book Antiqua"/>
          <w:szCs w:val="24"/>
        </w:rPr>
        <w:t xml:space="preserve">, seperti </w:t>
      </w:r>
      <w:r w:rsidRPr="00432E76">
        <w:rPr>
          <w:rFonts w:ascii="Book Antiqua" w:hAnsi="Book Antiqua"/>
          <w:i/>
          <w:szCs w:val="24"/>
        </w:rPr>
        <w:t>essay scoring</w:t>
      </w:r>
      <w:r w:rsidRPr="00D75430">
        <w:rPr>
          <w:rFonts w:ascii="Book Antiqua" w:hAnsi="Book Antiqua"/>
          <w:szCs w:val="24"/>
        </w:rPr>
        <w:t xml:space="preserve"> dan </w:t>
      </w:r>
      <w:r w:rsidRPr="00432E76">
        <w:rPr>
          <w:rFonts w:ascii="Book Antiqua" w:hAnsi="Book Antiqua"/>
          <w:i/>
          <w:szCs w:val="24"/>
        </w:rPr>
        <w:t>chatbot tutor</w:t>
      </w:r>
      <w:r w:rsidRPr="00D75430">
        <w:rPr>
          <w:rFonts w:ascii="Book Antiqua" w:hAnsi="Book Antiqua"/>
          <w:szCs w:val="24"/>
        </w:rPr>
        <w:t>, mampu memandu siswa menyusun kalimat yang koheren serta memperkaya variasi kosakata. Teknologi ini juga berperan dalam mengidentifikasi pola kesalahan yang sering muncul, sehingga guru dapat menyusun intervensi berbasis data untuk memperkuat aspek yang paling lemah pada siswa</w:t>
      </w:r>
      <w:r w:rsidR="00432E76">
        <w:rPr>
          <w:rFonts w:ascii="Book Antiqua" w:hAnsi="Book Antiqua"/>
          <w:szCs w:val="24"/>
        </w:rPr>
        <w:fldChar w:fldCharType="begin" w:fldLock="1"/>
      </w:r>
      <w:r w:rsidR="00432E76">
        <w:rPr>
          <w:rFonts w:ascii="Book Antiqua" w:hAnsi="Book Antiqua"/>
          <w:szCs w:val="24"/>
        </w:rPr>
        <w:instrText>ADDIN CSL_CITATION {"citationItems":[{"id":"ITEM-1","itemData":{"DOI":"10.30645/kesatria.v6i1.552","ISSN":"2720-992X","abstract":"The study explesses the challenges faced by 12th graders at the mandcity of bekasi in teaching creative writing skills, as well as the potential use of artificial intelligence (ai) technology to enhance the learning process. Surveys indicate that the development of ideas, grammar, and consistency of story lines is a major obstacle students face. On the other hand, the use of ai based tools, such as chatgpt, has been shown to offer constructive feedback, correct mistakes, and provide a quality writing example, thus encouraging students to be more open to the technology of writing. These findings provide insight for educators to effectively integrate technology in creative writing learning","author":[{"dropping-particle":"","family":"Amal","given":"Bahar","non-dropping-particle":"","parse-names":false,"suffix":""},{"dropping-particle":"","family":"Zein","given":"Adika Ananta","non-dropping-particle":"","parse-names":false,"suffix":""},{"dropping-particle":"","family":"Revalina","given":"Adysty","non-dropping-particle":"","parse-names":false,"suffix":""},{"dropping-particle":"","family":"Qothrunada","given":"Faiha","non-dropping-particle":"","parse-names":false,"suffix":""},{"dropping-particle":"","family":"Pratiwi","given":"Naisya Rosy","non-dropping-particle":"","parse-names":false,"suffix":""},{"dropping-particle":"","family":"Larasati","given":"L","non-dropping-particle":"","parse-names":false,"suffix":""}],"container-title":"Kesatria : Jurnal Penerapan Sistem Informasi (Komputer dan Manajemen)","id":"ITEM-1","issue":"1","issued":{"date-parts":[["2025"]]},"page":"112-119","title":"Peran Chatbot GPT dalam Meningkatkan Kompetensi Menulis Kreatif pada Mata Pelajaran Bahasa Indonesia di kelas 12 SMA Mandalahayu Bekasi","type":"article-journal","volume":"6"},"uris":["http://www.mendeley.com/documents/?uuid=06dbdbed-b3b9-450a-8852-afef7306e56e"]}],"mendeley":{"formattedCitation":"(Amal et al., 2025)","plainTextFormattedCitation":"(Amal et al., 2025)","previouslyFormattedCitation":"(Amal et al., 2025)"},"properties":{"noteIndex":0},"schema":"https://github.com/citation-style-language/schema/raw/master/csl-citation.json"}</w:instrText>
      </w:r>
      <w:r w:rsidR="00432E76">
        <w:rPr>
          <w:rFonts w:ascii="Book Antiqua" w:hAnsi="Book Antiqua"/>
          <w:szCs w:val="24"/>
        </w:rPr>
        <w:fldChar w:fldCharType="separate"/>
      </w:r>
      <w:r w:rsidR="00432E76" w:rsidRPr="00432E76">
        <w:rPr>
          <w:rFonts w:ascii="Book Antiqua" w:hAnsi="Book Antiqua"/>
          <w:noProof/>
          <w:szCs w:val="24"/>
        </w:rPr>
        <w:t>(Amal et al., 2025)</w:t>
      </w:r>
      <w:r w:rsidR="00432E76">
        <w:rPr>
          <w:rFonts w:ascii="Book Antiqua" w:hAnsi="Book Antiqua"/>
          <w:szCs w:val="24"/>
        </w:rPr>
        <w:fldChar w:fldCharType="end"/>
      </w:r>
      <w:r w:rsidRPr="00D75430">
        <w:rPr>
          <w:rFonts w:ascii="Book Antiqua" w:hAnsi="Book Antiqua"/>
          <w:szCs w:val="24"/>
        </w:rPr>
        <w:t>. Dengan demikian, pembelajaran menulis tidak hanya berorientasi pada produk akhir, tetapi juga pada proses berf</w:t>
      </w:r>
      <w:r>
        <w:rPr>
          <w:rFonts w:ascii="Book Antiqua" w:hAnsi="Book Antiqua"/>
          <w:szCs w:val="24"/>
        </w:rPr>
        <w:t>ikir kritis yang mendasarinya. P</w:t>
      </w:r>
      <w:r w:rsidRPr="00D75430">
        <w:rPr>
          <w:rFonts w:ascii="Book Antiqua" w:hAnsi="Book Antiqua"/>
          <w:szCs w:val="24"/>
        </w:rPr>
        <w:t xml:space="preserve">ada aspek keterampilan membaca, speech-to-text dan sistem analisis semantik mampu membantu siswa melatih kefasihan membaca sekaligus memahami makna teks. Model deep learning dapat menilai intonasi, </w:t>
      </w:r>
      <w:r w:rsidRPr="00D75430">
        <w:rPr>
          <w:rFonts w:ascii="Book Antiqua" w:hAnsi="Book Antiqua"/>
          <w:szCs w:val="24"/>
        </w:rPr>
        <w:lastRenderedPageBreak/>
        <w:t>tempo, dan akurasi pelafalan, sehingga siswa memperoleh pembinaan literasi lisan secara lebih terstruktur. Integrasi ini sejalan dengan tujuan pembelajaran Bahasa Indonesia di sekolah dasar yang menekankan keterampilan komunikasi efek</w:t>
      </w:r>
      <w:r>
        <w:rPr>
          <w:rFonts w:ascii="Book Antiqua" w:hAnsi="Book Antiqua"/>
          <w:szCs w:val="24"/>
        </w:rPr>
        <w:t>tif, baik lisan maupun tulisan.</w:t>
      </w:r>
    </w:p>
    <w:p w14:paraId="28533520" w14:textId="5EBFA7E4" w:rsidR="00D75430" w:rsidRPr="00D75430" w:rsidRDefault="00D75430" w:rsidP="00D75430">
      <w:pPr>
        <w:ind w:firstLine="720"/>
        <w:jc w:val="both"/>
        <w:rPr>
          <w:rFonts w:ascii="Book Antiqua" w:hAnsi="Book Antiqua"/>
          <w:szCs w:val="24"/>
        </w:rPr>
      </w:pPr>
      <w:r w:rsidRPr="00D75430">
        <w:rPr>
          <w:rFonts w:ascii="Book Antiqua" w:hAnsi="Book Antiqua"/>
          <w:szCs w:val="24"/>
        </w:rPr>
        <w:t>Meskipun hasil penelitian menunjukkan dampak positif, penerapannya tetap memerlukan kebijakan yang matang, termasuk ketersediaan infrastruktur teknologi, pelatihan guru, dan kurikulum yang adaptif. Tanpa dukungan ekosistem pendidikan yang memadai, teknologi deep learning berisiko hanya menjadi alat tambahan yang tidak terintegrasi dalam praktik pembelajaran sehari-hari. Oleh karena itu, strategi implementasi yang komprehensif harus mencakup aspek pedagogis, teknis, dan etis agar transformasi pembelajaran Bahasa Indonesia benar-benar berkontribusi terhadap peningkatan kualitas literasi dasar siswa sekolah dasar.</w:t>
      </w:r>
    </w:p>
    <w:p w14:paraId="51AF6542" w14:textId="77777777" w:rsidR="0019084C" w:rsidRDefault="0019084C" w:rsidP="00D75430">
      <w:pPr>
        <w:spacing w:before="120"/>
        <w:jc w:val="both"/>
        <w:rPr>
          <w:rFonts w:ascii="Book Antiqua" w:hAnsi="Book Antiqua"/>
          <w:b/>
        </w:rPr>
      </w:pPr>
      <w:r w:rsidRPr="004945E7">
        <w:rPr>
          <w:rFonts w:ascii="Book Antiqua" w:hAnsi="Book Antiqua"/>
          <w:b/>
        </w:rPr>
        <w:t>SIMPULAN</w:t>
      </w:r>
    </w:p>
    <w:p w14:paraId="400BEABB" w14:textId="77777777" w:rsidR="00805960" w:rsidRDefault="00D75430" w:rsidP="00805960">
      <w:pPr>
        <w:ind w:firstLine="720"/>
        <w:jc w:val="both"/>
        <w:rPr>
          <w:rFonts w:ascii="Book Antiqua" w:hAnsi="Book Antiqua"/>
        </w:rPr>
      </w:pPr>
      <w:r w:rsidRPr="00D75430">
        <w:rPr>
          <w:rFonts w:ascii="Book Antiqua" w:hAnsi="Book Antiqua"/>
        </w:rPr>
        <w:t>Deep learning memiliki potensi signifikan dalam mentransformasi pembelajaran Bahasa Indonesia di sekolah dasar melalui penerapan model-model cerdas yang mendukung peningkatan literasi siswa. Teknologi ini memungkinkan proses pembelajaran bergerak melampaui metode tradisional, dengan menghadirkan pengalaman belajar yang interakt</w:t>
      </w:r>
      <w:r>
        <w:rPr>
          <w:rFonts w:ascii="Book Antiqua" w:hAnsi="Book Antiqua"/>
        </w:rPr>
        <w:t>if, adaptif, dan berbasis data.</w:t>
      </w:r>
    </w:p>
    <w:p w14:paraId="213097FF" w14:textId="2438D749" w:rsidR="00D75430" w:rsidRDefault="00D75430" w:rsidP="00805960">
      <w:pPr>
        <w:ind w:firstLine="720"/>
        <w:jc w:val="both"/>
        <w:rPr>
          <w:rFonts w:ascii="Book Antiqua" w:hAnsi="Book Antiqua"/>
        </w:rPr>
      </w:pPr>
      <w:r w:rsidRPr="00D75430">
        <w:rPr>
          <w:rFonts w:ascii="Book Antiqua" w:hAnsi="Book Antiqua"/>
        </w:rPr>
        <w:t>Pemanfaatan natural language processing (NLP), sistem pengenalan suara, serta adaptive learning system terbukti mampu memperkuat keterampilan berbahasa siswa, khususnya dalam aspek membaca, menulis, dan berbicara. Sistem tersebut tidak hanya memberikan umpan balik otomatis yang akurat, tetapi juga membantu guru dalam merancang strategi pembelajaran yang sesuai dengan kebu</w:t>
      </w:r>
      <w:r>
        <w:rPr>
          <w:rFonts w:ascii="Book Antiqua" w:hAnsi="Book Antiqua"/>
        </w:rPr>
        <w:t>tuhan individual peserta didik.</w:t>
      </w:r>
    </w:p>
    <w:p w14:paraId="1712055F" w14:textId="77777777" w:rsidR="00D75430" w:rsidRDefault="00D75430" w:rsidP="00D75430">
      <w:pPr>
        <w:ind w:firstLine="720"/>
        <w:jc w:val="both"/>
        <w:rPr>
          <w:rFonts w:ascii="Book Antiqua" w:hAnsi="Book Antiqua"/>
        </w:rPr>
      </w:pPr>
      <w:r>
        <w:rPr>
          <w:rFonts w:ascii="Book Antiqua" w:hAnsi="Book Antiqua"/>
        </w:rPr>
        <w:t>I</w:t>
      </w:r>
      <w:r w:rsidRPr="00D75430">
        <w:rPr>
          <w:rFonts w:ascii="Book Antiqua" w:hAnsi="Book Antiqua"/>
        </w:rPr>
        <w:t>mplementasi pendekatan deep learning dalam konteks sekolah dasar masih menghadapi sejumlah tantangan. Ketersediaan infrastruktur teknologi, kesiapan pedagogis guru, serta regulasi pendidikan menjadi faktor penting yang perlu diperhatikan agar integrasi teknologi dapat berlangsung efektif dan berkelanjutan. Tanpa dukungan kebijakan dan pelatihan kompetensi digital bagi tenaga pendidik, pemanfaatan teknologi canggih ini berisiko hanya sebatas wacana inovatif tanpa realisasi yang optimal.</w:t>
      </w:r>
    </w:p>
    <w:p w14:paraId="7998D1E8" w14:textId="2964DBF7" w:rsidR="00D75430" w:rsidRPr="00D75430" w:rsidRDefault="00D75430" w:rsidP="00D75430">
      <w:pPr>
        <w:ind w:firstLine="720"/>
        <w:jc w:val="both"/>
        <w:rPr>
          <w:rFonts w:ascii="Book Antiqua" w:hAnsi="Book Antiqua"/>
        </w:rPr>
      </w:pPr>
      <w:r w:rsidRPr="00D75430">
        <w:rPr>
          <w:rFonts w:ascii="Book Antiqua" w:hAnsi="Book Antiqua"/>
        </w:rPr>
        <w:t xml:space="preserve">Penelitian lanjutan direkomendasikan untuk mengembangkan prototipe kecerdasan buatan berbasis deep learning yang secara khusus dirancang untuk kebutuhan pembelajaran Bahasa Indonesia di tingkat sekolah dasar. Prototipe tersebut diharapkan mampu mengakomodasi karakteristik </w:t>
      </w:r>
      <w:proofErr w:type="gramStart"/>
      <w:r w:rsidRPr="00D75430">
        <w:rPr>
          <w:rFonts w:ascii="Book Antiqua" w:hAnsi="Book Antiqua"/>
        </w:rPr>
        <w:t>bahasa</w:t>
      </w:r>
      <w:proofErr w:type="gramEnd"/>
      <w:r w:rsidRPr="00D75430">
        <w:rPr>
          <w:rFonts w:ascii="Book Antiqua" w:hAnsi="Book Antiqua"/>
        </w:rPr>
        <w:t xml:space="preserve"> Indonesia yang khas, sekaligus selaras dengan prinsip kurikulum Merdeka Belajar yang menekankan personalisasi dan penguatan kompetensi literasi siswa.</w:t>
      </w:r>
    </w:p>
    <w:p w14:paraId="06AD60CD" w14:textId="77777777" w:rsidR="00767479" w:rsidRPr="004945E7" w:rsidRDefault="00B73480" w:rsidP="004945E7">
      <w:pPr>
        <w:spacing w:before="240" w:after="120"/>
        <w:jc w:val="both"/>
        <w:rPr>
          <w:rFonts w:ascii="Book Antiqua" w:hAnsi="Book Antiqua"/>
          <w:b/>
        </w:rPr>
      </w:pPr>
      <w:r w:rsidRPr="004945E7">
        <w:rPr>
          <w:rFonts w:ascii="Book Antiqua" w:hAnsi="Book Antiqua"/>
          <w:b/>
        </w:rPr>
        <w:t>DAFTAR PUSTAKA</w:t>
      </w:r>
    </w:p>
    <w:p w14:paraId="3ADF6D08" w14:textId="77777777" w:rsidR="002D746B" w:rsidRPr="00B6547C" w:rsidRDefault="002D746B" w:rsidP="002D746B">
      <w:pPr>
        <w:jc w:val="both"/>
        <w:rPr>
          <w:szCs w:val="24"/>
          <w:lang w:eastAsia="id-ID"/>
        </w:rPr>
      </w:pPr>
    </w:p>
    <w:p w14:paraId="18A19566" w14:textId="12F426CA"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Pr>
          <w:rFonts w:ascii="Book Antiqua" w:hAnsi="Book Antiqua"/>
          <w:sz w:val="22"/>
        </w:rPr>
        <w:fldChar w:fldCharType="begin" w:fldLock="1"/>
      </w:r>
      <w:r>
        <w:rPr>
          <w:rFonts w:ascii="Book Antiqua" w:hAnsi="Book Antiqua"/>
          <w:sz w:val="22"/>
        </w:rPr>
        <w:instrText xml:space="preserve">ADDIN Mendeley Bibliography CSL_BIBLIOGRAPHY </w:instrText>
      </w:r>
      <w:r>
        <w:rPr>
          <w:rFonts w:ascii="Book Antiqua" w:hAnsi="Book Antiqua"/>
          <w:sz w:val="22"/>
        </w:rPr>
        <w:fldChar w:fldCharType="separate"/>
      </w:r>
      <w:r w:rsidRPr="00432E76">
        <w:rPr>
          <w:rFonts w:ascii="Book Antiqua" w:hAnsi="Book Antiqua"/>
          <w:noProof/>
          <w:sz w:val="22"/>
          <w:szCs w:val="24"/>
        </w:rPr>
        <w:t xml:space="preserve">Amal, B., Zein, A. A., Revalina, A., Qothrunada, F., Pratiwi, N. R., &amp; Larasati, L. (2025). Peran Chatbot GPT dalam Meningkatkan Kompetensi Menulis Kreatif pada Mata Pelajaran Bahasa Indonesia di kelas 12 SMA Mandalahayu Bekasi. </w:t>
      </w:r>
      <w:r w:rsidRPr="00432E76">
        <w:rPr>
          <w:rFonts w:ascii="Book Antiqua" w:hAnsi="Book Antiqua"/>
          <w:i/>
          <w:iCs/>
          <w:noProof/>
          <w:sz w:val="22"/>
          <w:szCs w:val="24"/>
        </w:rPr>
        <w:t>Kesatria : Jurnal Penerapan Sistem Informasi (Komputer dan Manajemen)</w:t>
      </w:r>
      <w:r w:rsidRPr="00432E76">
        <w:rPr>
          <w:rFonts w:ascii="Book Antiqua" w:hAnsi="Book Antiqua"/>
          <w:noProof/>
          <w:sz w:val="22"/>
          <w:szCs w:val="24"/>
        </w:rPr>
        <w:t xml:space="preserve">, </w:t>
      </w:r>
      <w:r w:rsidRPr="00432E76">
        <w:rPr>
          <w:rFonts w:ascii="Book Antiqua" w:hAnsi="Book Antiqua"/>
          <w:i/>
          <w:iCs/>
          <w:noProof/>
          <w:sz w:val="22"/>
          <w:szCs w:val="24"/>
        </w:rPr>
        <w:t>6</w:t>
      </w:r>
      <w:r w:rsidRPr="00432E76">
        <w:rPr>
          <w:rFonts w:ascii="Book Antiqua" w:hAnsi="Book Antiqua"/>
          <w:noProof/>
          <w:sz w:val="22"/>
          <w:szCs w:val="24"/>
        </w:rPr>
        <w:t xml:space="preserve">(1), 112–119. </w:t>
      </w:r>
      <w:r w:rsidRPr="00432E76">
        <w:rPr>
          <w:rFonts w:ascii="Book Antiqua" w:hAnsi="Book Antiqua"/>
          <w:noProof/>
          <w:sz w:val="22"/>
          <w:szCs w:val="24"/>
        </w:rPr>
        <w:lastRenderedPageBreak/>
        <w:t>https://doi.org/10.30645/kesatria.v6i1.552</w:t>
      </w:r>
    </w:p>
    <w:p w14:paraId="09ED35F6"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Andini, &amp; Fadly, A. (2024). Meningkatkan Keterampilan Menulis pada PembelajaranBahasa Indonesia Kelas VIII.2 SMP Muhammadiyah 22Pamulang melalui Pendekatan Pembelajaran BerbasisProyek. </w:t>
      </w:r>
      <w:r w:rsidRPr="00432E76">
        <w:rPr>
          <w:rFonts w:ascii="Book Antiqua" w:hAnsi="Book Antiqua"/>
          <w:i/>
          <w:iCs/>
          <w:noProof/>
          <w:sz w:val="22"/>
          <w:szCs w:val="24"/>
        </w:rPr>
        <w:t>Seminar Nasional dan Publikasi Ilmiah 2024 FIP UMJ</w:t>
      </w:r>
      <w:r w:rsidRPr="00432E76">
        <w:rPr>
          <w:rFonts w:ascii="Book Antiqua" w:hAnsi="Book Antiqua"/>
          <w:noProof/>
          <w:sz w:val="22"/>
          <w:szCs w:val="24"/>
        </w:rPr>
        <w:t>, 1835–1844.</w:t>
      </w:r>
    </w:p>
    <w:p w14:paraId="6C3BD1EA"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Assidiqi, A. H., Sadiyah, D., Islam, P. A., Islam, M. S., Islam, P. A., Islam, M. S., Islam, P. A., &amp; Islam, M. S. (2025). Implementasi Pembelajaran Mendalam ( Depp Learning ) Di Sekolah Dasar Sebagai Penguatan. </w:t>
      </w:r>
      <w:r w:rsidRPr="00432E76">
        <w:rPr>
          <w:rFonts w:ascii="Book Antiqua" w:hAnsi="Book Antiqua"/>
          <w:i/>
          <w:iCs/>
          <w:noProof/>
          <w:sz w:val="22"/>
          <w:szCs w:val="24"/>
        </w:rPr>
        <w:t>Jurnal Ilmu Pendidikan Guru Sekolah Dasar dan Usia Dini</w:t>
      </w:r>
      <w:r w:rsidRPr="00432E76">
        <w:rPr>
          <w:rFonts w:ascii="Book Antiqua" w:hAnsi="Book Antiqua"/>
          <w:noProof/>
          <w:sz w:val="22"/>
          <w:szCs w:val="24"/>
        </w:rPr>
        <w:t xml:space="preserve">, </w:t>
      </w:r>
      <w:r w:rsidRPr="00432E76">
        <w:rPr>
          <w:rFonts w:ascii="Book Antiqua" w:hAnsi="Book Antiqua"/>
          <w:i/>
          <w:iCs/>
          <w:noProof/>
          <w:sz w:val="22"/>
          <w:szCs w:val="24"/>
        </w:rPr>
        <w:t>02</w:t>
      </w:r>
      <w:r w:rsidRPr="00432E76">
        <w:rPr>
          <w:rFonts w:ascii="Book Antiqua" w:hAnsi="Book Antiqua"/>
          <w:noProof/>
          <w:sz w:val="22"/>
          <w:szCs w:val="24"/>
        </w:rPr>
        <w:t>(02), 31–36.</w:t>
      </w:r>
    </w:p>
    <w:p w14:paraId="4DF0FD03"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Cahyadi, Purnomo, D., Dewi Sahara Nasution, &amp; Fitri anggraini. (2025). Penilaian Esai Mata Kuliah Bahasa Inggris Berbasis Machine Learning Menggunakan Algoritma Regresi Linier. </w:t>
      </w:r>
      <w:r w:rsidRPr="00432E76">
        <w:rPr>
          <w:rFonts w:ascii="Book Antiqua" w:hAnsi="Book Antiqua"/>
          <w:i/>
          <w:iCs/>
          <w:noProof/>
          <w:sz w:val="22"/>
          <w:szCs w:val="24"/>
        </w:rPr>
        <w:t>INFOTECH journal</w:t>
      </w:r>
      <w:r w:rsidRPr="00432E76">
        <w:rPr>
          <w:rFonts w:ascii="Book Antiqua" w:hAnsi="Book Antiqua"/>
          <w:noProof/>
          <w:sz w:val="22"/>
          <w:szCs w:val="24"/>
        </w:rPr>
        <w:t xml:space="preserve">, </w:t>
      </w:r>
      <w:r w:rsidRPr="00432E76">
        <w:rPr>
          <w:rFonts w:ascii="Book Antiqua" w:hAnsi="Book Antiqua"/>
          <w:i/>
          <w:iCs/>
          <w:noProof/>
          <w:sz w:val="22"/>
          <w:szCs w:val="24"/>
        </w:rPr>
        <w:t>11</w:t>
      </w:r>
      <w:r w:rsidRPr="00432E76">
        <w:rPr>
          <w:rFonts w:ascii="Book Antiqua" w:hAnsi="Book Antiqua"/>
          <w:noProof/>
          <w:sz w:val="22"/>
          <w:szCs w:val="24"/>
        </w:rPr>
        <w:t>(1), 68–72. https://doi.org/10.31949/infotech.v11i1.13014</w:t>
      </w:r>
    </w:p>
    <w:p w14:paraId="3127316F"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Farid Adiwisastra, M., &amp; Basjaruddin, C. (2017). Intelligent Tutoring System Untuk Mengukur Kemampuan Kognitif Dalam Fisika Dasar Berbasis Metode Bayesian Network. </w:t>
      </w:r>
      <w:r w:rsidRPr="00432E76">
        <w:rPr>
          <w:rFonts w:ascii="Book Antiqua" w:hAnsi="Book Antiqua"/>
          <w:i/>
          <w:iCs/>
          <w:noProof/>
          <w:sz w:val="22"/>
          <w:szCs w:val="24"/>
        </w:rPr>
        <w:t>IJCIT (Indonesian Journal on Computer and Information Technology</w:t>
      </w:r>
      <w:r w:rsidRPr="00432E76">
        <w:rPr>
          <w:rFonts w:ascii="Book Antiqua" w:hAnsi="Book Antiqua"/>
          <w:noProof/>
          <w:sz w:val="22"/>
          <w:szCs w:val="24"/>
        </w:rPr>
        <w:t xml:space="preserve">, </w:t>
      </w:r>
      <w:r w:rsidRPr="00432E76">
        <w:rPr>
          <w:rFonts w:ascii="Book Antiqua" w:hAnsi="Book Antiqua"/>
          <w:i/>
          <w:iCs/>
          <w:noProof/>
          <w:sz w:val="22"/>
          <w:szCs w:val="24"/>
        </w:rPr>
        <w:t>2</w:t>
      </w:r>
      <w:r w:rsidRPr="00432E76">
        <w:rPr>
          <w:rFonts w:ascii="Book Antiqua" w:hAnsi="Book Antiqua"/>
          <w:noProof/>
          <w:sz w:val="22"/>
          <w:szCs w:val="24"/>
        </w:rPr>
        <w:t>(2), 40–47.</w:t>
      </w:r>
    </w:p>
    <w:p w14:paraId="47A044E4"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Fitriani, A., &amp; Santiani. (2025). Analisis Literatur: Pendekatan Pembelajaran Deep Learning Dalam Pendidikan. </w:t>
      </w:r>
      <w:r w:rsidRPr="00432E76">
        <w:rPr>
          <w:rFonts w:ascii="Book Antiqua" w:hAnsi="Book Antiqua"/>
          <w:i/>
          <w:iCs/>
          <w:noProof/>
          <w:sz w:val="22"/>
          <w:szCs w:val="24"/>
        </w:rPr>
        <w:t>Jurnal Ilmiah Nusantara (JINU)</w:t>
      </w:r>
      <w:r w:rsidRPr="00432E76">
        <w:rPr>
          <w:rFonts w:ascii="Book Antiqua" w:hAnsi="Book Antiqua"/>
          <w:noProof/>
          <w:sz w:val="22"/>
          <w:szCs w:val="24"/>
        </w:rPr>
        <w:t xml:space="preserve">, </w:t>
      </w:r>
      <w:r w:rsidRPr="00432E76">
        <w:rPr>
          <w:rFonts w:ascii="Book Antiqua" w:hAnsi="Book Antiqua"/>
          <w:i/>
          <w:iCs/>
          <w:noProof/>
          <w:sz w:val="22"/>
          <w:szCs w:val="24"/>
        </w:rPr>
        <w:t>2</w:t>
      </w:r>
      <w:r w:rsidRPr="00432E76">
        <w:rPr>
          <w:rFonts w:ascii="Book Antiqua" w:hAnsi="Book Antiqua"/>
          <w:noProof/>
          <w:sz w:val="22"/>
          <w:szCs w:val="24"/>
        </w:rPr>
        <w:t>(3), 50–57. https://doi.org/10.61722/jinu.v2i3.4357</w:t>
      </w:r>
    </w:p>
    <w:p w14:paraId="6A7FC94D"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Hasanah, O. N., &amp; Surakarta, U. M. (2024). </w:t>
      </w:r>
      <w:r w:rsidRPr="00432E76">
        <w:rPr>
          <w:rFonts w:ascii="Book Antiqua" w:hAnsi="Book Antiqua"/>
          <w:i/>
          <w:iCs/>
          <w:noProof/>
          <w:sz w:val="22"/>
          <w:szCs w:val="24"/>
        </w:rPr>
        <w:t>Penerapan Pembelajaran Berdiferensiasi Dalam Kurikulum Merdeka Pada Mata Pelajaran Ipas Di Sekolah Dasar</w:t>
      </w:r>
      <w:r w:rsidRPr="00432E76">
        <w:rPr>
          <w:rFonts w:ascii="Book Antiqua" w:hAnsi="Book Antiqua"/>
          <w:noProof/>
          <w:sz w:val="22"/>
          <w:szCs w:val="24"/>
        </w:rPr>
        <w:t xml:space="preserve">. </w:t>
      </w:r>
      <w:r w:rsidRPr="00432E76">
        <w:rPr>
          <w:rFonts w:ascii="Book Antiqua" w:hAnsi="Book Antiqua"/>
          <w:i/>
          <w:iCs/>
          <w:noProof/>
          <w:sz w:val="22"/>
          <w:szCs w:val="24"/>
        </w:rPr>
        <w:t>8</w:t>
      </w:r>
      <w:r w:rsidRPr="00432E76">
        <w:rPr>
          <w:rFonts w:ascii="Book Antiqua" w:hAnsi="Book Antiqua"/>
          <w:noProof/>
          <w:sz w:val="22"/>
          <w:szCs w:val="24"/>
        </w:rPr>
        <w:t>(1), 204–213.</w:t>
      </w:r>
    </w:p>
    <w:p w14:paraId="435A6D15"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Hizraini, A. A., Ridho, A., &amp; Sari, N. L. (2025). Implementasi Chatbot Berbasis Kecerdasan Buatan untuk Mendukung Pembelajaran Interaktif di Sekolah Dasar. </w:t>
      </w:r>
      <w:r w:rsidRPr="00432E76">
        <w:rPr>
          <w:rFonts w:ascii="Book Antiqua" w:hAnsi="Book Antiqua"/>
          <w:i/>
          <w:iCs/>
          <w:noProof/>
          <w:sz w:val="22"/>
          <w:szCs w:val="24"/>
        </w:rPr>
        <w:t>Journal of Innovative and Creativity</w:t>
      </w:r>
      <w:r w:rsidRPr="00432E76">
        <w:rPr>
          <w:rFonts w:ascii="Book Antiqua" w:hAnsi="Book Antiqua"/>
          <w:noProof/>
          <w:sz w:val="22"/>
          <w:szCs w:val="24"/>
        </w:rPr>
        <w:t xml:space="preserve">, </w:t>
      </w:r>
      <w:r w:rsidRPr="00432E76">
        <w:rPr>
          <w:rFonts w:ascii="Book Antiqua" w:hAnsi="Book Antiqua"/>
          <w:i/>
          <w:iCs/>
          <w:noProof/>
          <w:sz w:val="22"/>
          <w:szCs w:val="24"/>
        </w:rPr>
        <w:t>5</w:t>
      </w:r>
      <w:r w:rsidRPr="00432E76">
        <w:rPr>
          <w:rFonts w:ascii="Book Antiqua" w:hAnsi="Book Antiqua"/>
          <w:noProof/>
          <w:sz w:val="22"/>
          <w:szCs w:val="24"/>
        </w:rPr>
        <w:t>(2), 1709–1712. https://joecy.org/index.php/joecy/article/view/356%0Ahttps://joecy.org/index.php/joecy/article/download/356/323</w:t>
      </w:r>
    </w:p>
    <w:p w14:paraId="7F179DDC"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Jhon W. Creswell dan J.David Creswell. (2018). </w:t>
      </w:r>
      <w:r w:rsidRPr="00432E76">
        <w:rPr>
          <w:rFonts w:ascii="Book Antiqua" w:hAnsi="Book Antiqua"/>
          <w:i/>
          <w:iCs/>
          <w:noProof/>
          <w:sz w:val="22"/>
          <w:szCs w:val="24"/>
        </w:rPr>
        <w:t>Researh Design Qualitative,Quantitative, and Mixed Methods Approaches</w:t>
      </w:r>
      <w:r w:rsidRPr="00432E76">
        <w:rPr>
          <w:rFonts w:ascii="Book Antiqua" w:hAnsi="Book Antiqua"/>
          <w:noProof/>
          <w:sz w:val="22"/>
          <w:szCs w:val="24"/>
        </w:rPr>
        <w:t xml:space="preserve"> (Fifth Edit). Sage Publiations.</w:t>
      </w:r>
    </w:p>
    <w:p w14:paraId="480FFBF4"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Khoirunnisa, A., Cantikaarini, D. N., &amp; Sihombing, Z. N. (2025). Deep Learning dalam Kurikulum Bahasa Mandarin: Peluang &amp; Tantangan Berdasarkan Teori Pendidikan. </w:t>
      </w:r>
      <w:r w:rsidRPr="00432E76">
        <w:rPr>
          <w:rFonts w:ascii="Book Antiqua" w:hAnsi="Book Antiqua"/>
          <w:i/>
          <w:iCs/>
          <w:noProof/>
          <w:sz w:val="22"/>
          <w:szCs w:val="24"/>
        </w:rPr>
        <w:t>Pragmatik: Jurnal Rumpun Ilmu Bahasa dan Pendidikan</w:t>
      </w:r>
      <w:r w:rsidRPr="00432E76">
        <w:rPr>
          <w:rFonts w:ascii="Book Antiqua" w:hAnsi="Book Antiqua"/>
          <w:noProof/>
          <w:sz w:val="22"/>
          <w:szCs w:val="24"/>
        </w:rPr>
        <w:t xml:space="preserve">, </w:t>
      </w:r>
      <w:r w:rsidRPr="00432E76">
        <w:rPr>
          <w:rFonts w:ascii="Book Antiqua" w:hAnsi="Book Antiqua"/>
          <w:i/>
          <w:iCs/>
          <w:noProof/>
          <w:sz w:val="22"/>
          <w:szCs w:val="24"/>
        </w:rPr>
        <w:t>3</w:t>
      </w:r>
      <w:r w:rsidRPr="00432E76">
        <w:rPr>
          <w:rFonts w:ascii="Book Antiqua" w:hAnsi="Book Antiqua"/>
          <w:noProof/>
          <w:sz w:val="22"/>
          <w:szCs w:val="24"/>
        </w:rPr>
        <w:t>(3), 293–306. https://doi.org/10.61132/pragmatik.v3i3.1845</w:t>
      </w:r>
    </w:p>
    <w:p w14:paraId="2841A35F"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Kinanti, D. A., &amp; Trihantoyo, S. (2021). Urgensi Partisipasi Orang Tua Siswa Dalam Penyelenggaraan Pendidikan Bermutu. </w:t>
      </w:r>
      <w:r w:rsidRPr="00432E76">
        <w:rPr>
          <w:rFonts w:ascii="Book Antiqua" w:hAnsi="Book Antiqua"/>
          <w:i/>
          <w:iCs/>
          <w:noProof/>
          <w:sz w:val="22"/>
          <w:szCs w:val="24"/>
        </w:rPr>
        <w:t>Jurnal Inspirasi Manajemen Pendidikan</w:t>
      </w:r>
      <w:r w:rsidRPr="00432E76">
        <w:rPr>
          <w:rFonts w:ascii="Book Antiqua" w:hAnsi="Book Antiqua"/>
          <w:noProof/>
          <w:sz w:val="22"/>
          <w:szCs w:val="24"/>
        </w:rPr>
        <w:t xml:space="preserve">, </w:t>
      </w:r>
      <w:r w:rsidRPr="00432E76">
        <w:rPr>
          <w:rFonts w:ascii="Book Antiqua" w:hAnsi="Book Antiqua"/>
          <w:i/>
          <w:iCs/>
          <w:noProof/>
          <w:sz w:val="22"/>
          <w:szCs w:val="24"/>
        </w:rPr>
        <w:t>9</w:t>
      </w:r>
      <w:r w:rsidRPr="00432E76">
        <w:rPr>
          <w:rFonts w:ascii="Book Antiqua" w:hAnsi="Book Antiqua"/>
          <w:noProof/>
          <w:sz w:val="22"/>
          <w:szCs w:val="24"/>
        </w:rPr>
        <w:t>(2), 256–264.</w:t>
      </w:r>
    </w:p>
    <w:p w14:paraId="79254448"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Kinanti, N. L., &amp; Qoiriah, A. (2020). Sistem Penilaian Otomatis Jawaban Esai Bahasa Indonesia Berdasarkan Kemiripan Kalimat Menggunakan Syntactic-Semantic Similarity. </w:t>
      </w:r>
      <w:r w:rsidRPr="00432E76">
        <w:rPr>
          <w:rFonts w:ascii="Book Antiqua" w:hAnsi="Book Antiqua"/>
          <w:i/>
          <w:iCs/>
          <w:noProof/>
          <w:sz w:val="22"/>
          <w:szCs w:val="24"/>
        </w:rPr>
        <w:t>Journal of Informatics and Computer Science (JINACS)</w:t>
      </w:r>
      <w:r w:rsidRPr="00432E76">
        <w:rPr>
          <w:rFonts w:ascii="Book Antiqua" w:hAnsi="Book Antiqua"/>
          <w:noProof/>
          <w:sz w:val="22"/>
          <w:szCs w:val="24"/>
        </w:rPr>
        <w:t xml:space="preserve">, </w:t>
      </w:r>
      <w:r w:rsidRPr="00432E76">
        <w:rPr>
          <w:rFonts w:ascii="Book Antiqua" w:hAnsi="Book Antiqua"/>
          <w:i/>
          <w:iCs/>
          <w:noProof/>
          <w:sz w:val="22"/>
          <w:szCs w:val="24"/>
        </w:rPr>
        <w:t>2</w:t>
      </w:r>
      <w:r w:rsidRPr="00432E76">
        <w:rPr>
          <w:rFonts w:ascii="Book Antiqua" w:hAnsi="Book Antiqua"/>
          <w:noProof/>
          <w:sz w:val="22"/>
          <w:szCs w:val="24"/>
        </w:rPr>
        <w:t>(02), 136–144. https://ejournal.unesa.ac.id/index.php/jinacs/article/view/37555</w:t>
      </w:r>
    </w:p>
    <w:p w14:paraId="25B97704"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Li, F. (2025). The Extent of Technology Integration in Flipped English Classrooms in Language Education: A Multi-dimensional Exploration. </w:t>
      </w:r>
      <w:r w:rsidRPr="00432E76">
        <w:rPr>
          <w:rFonts w:ascii="Book Antiqua" w:hAnsi="Book Antiqua"/>
          <w:i/>
          <w:iCs/>
          <w:noProof/>
          <w:sz w:val="22"/>
          <w:szCs w:val="24"/>
        </w:rPr>
        <w:t>World Journal of English Language</w:t>
      </w:r>
      <w:r w:rsidRPr="00432E76">
        <w:rPr>
          <w:rFonts w:ascii="Book Antiqua" w:hAnsi="Book Antiqua"/>
          <w:noProof/>
          <w:sz w:val="22"/>
          <w:szCs w:val="24"/>
        </w:rPr>
        <w:t xml:space="preserve">, </w:t>
      </w:r>
      <w:r w:rsidRPr="00432E76">
        <w:rPr>
          <w:rFonts w:ascii="Book Antiqua" w:hAnsi="Book Antiqua"/>
          <w:i/>
          <w:iCs/>
          <w:noProof/>
          <w:sz w:val="22"/>
          <w:szCs w:val="24"/>
        </w:rPr>
        <w:t>16</w:t>
      </w:r>
      <w:r w:rsidRPr="00432E76">
        <w:rPr>
          <w:rFonts w:ascii="Book Antiqua" w:hAnsi="Book Antiqua"/>
          <w:noProof/>
          <w:sz w:val="22"/>
          <w:szCs w:val="24"/>
        </w:rPr>
        <w:t>(1), 151–162. https://doi.org/10.5430/wjel.v16n1p151</w:t>
      </w:r>
    </w:p>
    <w:p w14:paraId="5717ADD7"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Mao, X. (2025). Online Education Quality Assessment Model Based on Deep Learning. </w:t>
      </w:r>
      <w:r w:rsidRPr="00432E76">
        <w:rPr>
          <w:rFonts w:ascii="Book Antiqua" w:hAnsi="Book Antiqua"/>
          <w:i/>
          <w:iCs/>
          <w:noProof/>
          <w:sz w:val="22"/>
          <w:szCs w:val="24"/>
        </w:rPr>
        <w:t>Discover Artificial Intelligence</w:t>
      </w:r>
      <w:r w:rsidRPr="00432E76">
        <w:rPr>
          <w:rFonts w:ascii="Book Antiqua" w:hAnsi="Book Antiqua"/>
          <w:noProof/>
          <w:sz w:val="22"/>
          <w:szCs w:val="24"/>
        </w:rPr>
        <w:t xml:space="preserve">, </w:t>
      </w:r>
      <w:r w:rsidRPr="00432E76">
        <w:rPr>
          <w:rFonts w:ascii="Book Antiqua" w:hAnsi="Book Antiqua"/>
          <w:i/>
          <w:iCs/>
          <w:noProof/>
          <w:sz w:val="22"/>
          <w:szCs w:val="24"/>
        </w:rPr>
        <w:t>5</w:t>
      </w:r>
      <w:r w:rsidRPr="00432E76">
        <w:rPr>
          <w:rFonts w:ascii="Book Antiqua" w:hAnsi="Book Antiqua"/>
          <w:noProof/>
          <w:sz w:val="22"/>
          <w:szCs w:val="24"/>
        </w:rPr>
        <w:t>(1). https://doi.org/10.1007/s44163-025-00421-7</w:t>
      </w:r>
    </w:p>
    <w:p w14:paraId="427505B2"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lastRenderedPageBreak/>
        <w:t xml:space="preserve">Muhammad Hanif Azizi, Ikhza Mahendra Putra, S. S. (2024). Adaptasi Guru terhadap Teknologi Pendidikan di Era Digital : Tantangan dan Peluang. </w:t>
      </w:r>
      <w:r w:rsidRPr="00432E76">
        <w:rPr>
          <w:rFonts w:ascii="Book Antiqua" w:hAnsi="Book Antiqua"/>
          <w:i/>
          <w:iCs/>
          <w:noProof/>
          <w:sz w:val="22"/>
          <w:szCs w:val="24"/>
        </w:rPr>
        <w:t>Jurnal Pendidikan dan Pembelajaran Khatulistiwa</w:t>
      </w:r>
      <w:r w:rsidRPr="00432E76">
        <w:rPr>
          <w:rFonts w:ascii="Book Antiqua" w:hAnsi="Book Antiqua"/>
          <w:noProof/>
          <w:sz w:val="22"/>
          <w:szCs w:val="24"/>
        </w:rPr>
        <w:t xml:space="preserve">, </w:t>
      </w:r>
      <w:r w:rsidRPr="00432E76">
        <w:rPr>
          <w:rFonts w:ascii="Book Antiqua" w:hAnsi="Book Antiqua"/>
          <w:i/>
          <w:iCs/>
          <w:noProof/>
          <w:sz w:val="22"/>
          <w:szCs w:val="24"/>
        </w:rPr>
        <w:t>1</w:t>
      </w:r>
      <w:r w:rsidRPr="00432E76">
        <w:rPr>
          <w:rFonts w:ascii="Book Antiqua" w:hAnsi="Book Antiqua"/>
          <w:noProof/>
          <w:sz w:val="22"/>
          <w:szCs w:val="24"/>
        </w:rPr>
        <w:t>(1), 1033–1044.</w:t>
      </w:r>
    </w:p>
    <w:p w14:paraId="1E68496B"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Muhammad Yahya, Wahyudi, &amp; Akmal Hidayat. (2023). Implementasi Artificial Intelligence (AI) di Bidang Pendidikan Kejuruan Pada Era Revolusi Industri 4.0. </w:t>
      </w:r>
      <w:r w:rsidRPr="00432E76">
        <w:rPr>
          <w:rFonts w:ascii="Book Antiqua" w:hAnsi="Book Antiqua"/>
          <w:i/>
          <w:iCs/>
          <w:noProof/>
          <w:sz w:val="22"/>
          <w:szCs w:val="24"/>
        </w:rPr>
        <w:t>Seminar Nasional Dies Natalis 62</w:t>
      </w:r>
      <w:r w:rsidRPr="00432E76">
        <w:rPr>
          <w:rFonts w:ascii="Book Antiqua" w:hAnsi="Book Antiqua"/>
          <w:noProof/>
          <w:sz w:val="22"/>
          <w:szCs w:val="24"/>
        </w:rPr>
        <w:t xml:space="preserve">, </w:t>
      </w:r>
      <w:r w:rsidRPr="00432E76">
        <w:rPr>
          <w:rFonts w:ascii="Book Antiqua" w:hAnsi="Book Antiqua"/>
          <w:i/>
          <w:iCs/>
          <w:noProof/>
          <w:sz w:val="22"/>
          <w:szCs w:val="24"/>
        </w:rPr>
        <w:t>1</w:t>
      </w:r>
      <w:r w:rsidRPr="00432E76">
        <w:rPr>
          <w:rFonts w:ascii="Book Antiqua" w:hAnsi="Book Antiqua"/>
          <w:noProof/>
          <w:sz w:val="22"/>
          <w:szCs w:val="24"/>
        </w:rPr>
        <w:t>, 190–199. https://doi.org/10.59562/semnasdies.v1i1.794</w:t>
      </w:r>
    </w:p>
    <w:p w14:paraId="21D559DA"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Nada Hafizha, R. R. (2024). Dampak Program Penguatan Literasi pada Hasil Asesmen Kompetensi Minimum di Sekolah Dasar. </w:t>
      </w:r>
      <w:r w:rsidRPr="00432E76">
        <w:rPr>
          <w:rFonts w:ascii="Book Antiqua" w:hAnsi="Book Antiqua"/>
          <w:i/>
          <w:iCs/>
          <w:noProof/>
          <w:sz w:val="22"/>
          <w:szCs w:val="24"/>
        </w:rPr>
        <w:t>Jurnal Basicedu</w:t>
      </w:r>
      <w:r w:rsidRPr="00432E76">
        <w:rPr>
          <w:rFonts w:ascii="Book Antiqua" w:hAnsi="Book Antiqua"/>
          <w:noProof/>
          <w:sz w:val="22"/>
          <w:szCs w:val="24"/>
        </w:rPr>
        <w:t xml:space="preserve">, </w:t>
      </w:r>
      <w:r w:rsidRPr="00432E76">
        <w:rPr>
          <w:rFonts w:ascii="Book Antiqua" w:hAnsi="Book Antiqua"/>
          <w:i/>
          <w:iCs/>
          <w:noProof/>
          <w:sz w:val="22"/>
          <w:szCs w:val="24"/>
        </w:rPr>
        <w:t>8</w:t>
      </w:r>
      <w:r w:rsidRPr="00432E76">
        <w:rPr>
          <w:rFonts w:ascii="Book Antiqua" w:hAnsi="Book Antiqua"/>
          <w:noProof/>
          <w:sz w:val="22"/>
          <w:szCs w:val="24"/>
        </w:rPr>
        <w:t>(1), 171–179.</w:t>
      </w:r>
    </w:p>
    <w:p w14:paraId="10E4BAB8"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Nurmalasari, W. (2023). Problematika dan Strategi Pembelajaran Bahasa Indonesia di Sekolah Dasar. </w:t>
      </w:r>
      <w:r w:rsidRPr="00432E76">
        <w:rPr>
          <w:rFonts w:ascii="Book Antiqua" w:hAnsi="Book Antiqua"/>
          <w:i/>
          <w:iCs/>
          <w:noProof/>
          <w:sz w:val="22"/>
          <w:szCs w:val="24"/>
        </w:rPr>
        <w:t>Jurnal Basicedu</w:t>
      </w:r>
      <w:r w:rsidRPr="00432E76">
        <w:rPr>
          <w:rFonts w:ascii="Book Antiqua" w:hAnsi="Book Antiqua"/>
          <w:noProof/>
          <w:sz w:val="22"/>
          <w:szCs w:val="24"/>
        </w:rPr>
        <w:t xml:space="preserve">, </w:t>
      </w:r>
      <w:r w:rsidRPr="00432E76">
        <w:rPr>
          <w:rFonts w:ascii="Book Antiqua" w:hAnsi="Book Antiqua"/>
          <w:i/>
          <w:iCs/>
          <w:noProof/>
          <w:sz w:val="22"/>
          <w:szCs w:val="24"/>
        </w:rPr>
        <w:t>7</w:t>
      </w:r>
      <w:r w:rsidRPr="00432E76">
        <w:rPr>
          <w:rFonts w:ascii="Book Antiqua" w:hAnsi="Book Antiqua"/>
          <w:noProof/>
          <w:sz w:val="22"/>
          <w:szCs w:val="24"/>
        </w:rPr>
        <w:t>(5), 2912–2919. https://doi.org/10.31004/basicedu.v7i5.6101</w:t>
      </w:r>
    </w:p>
    <w:p w14:paraId="31DBD300"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Pradani, K. A., &amp; Suadaa, L. H. (2023). Automated Essay Scoring Menggunakan Semantic Textual Similarity Berbasis Transformer Untuk Penilaian Ujian Esai. </w:t>
      </w:r>
      <w:r w:rsidRPr="00432E76">
        <w:rPr>
          <w:rFonts w:ascii="Book Antiqua" w:hAnsi="Book Antiqua"/>
          <w:i/>
          <w:iCs/>
          <w:noProof/>
          <w:sz w:val="22"/>
          <w:szCs w:val="24"/>
        </w:rPr>
        <w:t>Jurnal Teknologi Informasi dan Ilmu Komputer</w:t>
      </w:r>
      <w:r w:rsidRPr="00432E76">
        <w:rPr>
          <w:rFonts w:ascii="Book Antiqua" w:hAnsi="Book Antiqua"/>
          <w:noProof/>
          <w:sz w:val="22"/>
          <w:szCs w:val="24"/>
        </w:rPr>
        <w:t xml:space="preserve">, </w:t>
      </w:r>
      <w:r w:rsidRPr="00432E76">
        <w:rPr>
          <w:rFonts w:ascii="Book Antiqua" w:hAnsi="Book Antiqua"/>
          <w:i/>
          <w:iCs/>
          <w:noProof/>
          <w:sz w:val="22"/>
          <w:szCs w:val="24"/>
        </w:rPr>
        <w:t>10</w:t>
      </w:r>
      <w:r w:rsidRPr="00432E76">
        <w:rPr>
          <w:rFonts w:ascii="Book Antiqua" w:hAnsi="Book Antiqua"/>
          <w:noProof/>
          <w:sz w:val="22"/>
          <w:szCs w:val="24"/>
        </w:rPr>
        <w:t>(6), 1177–1184. https://doi.org/10.25126/jtiik.2023107338</w:t>
      </w:r>
    </w:p>
    <w:p w14:paraId="593A7CA4"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Ramdhani, F., &amp; Fadly, A. (2024). Peran Literasi Baca Tulis dalam Pembelajaran Bahasa Indonesia pada Siswa Kelas VIII SMP Muhammadiyah 22 Setiabudi Pamulang. </w:t>
      </w:r>
      <w:r w:rsidRPr="00432E76">
        <w:rPr>
          <w:rFonts w:ascii="Book Antiqua" w:hAnsi="Book Antiqua"/>
          <w:i/>
          <w:iCs/>
          <w:noProof/>
          <w:sz w:val="22"/>
          <w:szCs w:val="24"/>
        </w:rPr>
        <w:t>SEMNASFIP: Seminar Nasional dan Publikasi Ilmiah</w:t>
      </w:r>
      <w:r w:rsidRPr="00432E76">
        <w:rPr>
          <w:rFonts w:ascii="Book Antiqua" w:hAnsi="Book Antiqua"/>
          <w:noProof/>
          <w:sz w:val="22"/>
          <w:szCs w:val="24"/>
        </w:rPr>
        <w:t xml:space="preserve">, </w:t>
      </w:r>
      <w:r w:rsidRPr="00432E76">
        <w:rPr>
          <w:rFonts w:ascii="Book Antiqua" w:hAnsi="Book Antiqua"/>
          <w:i/>
          <w:iCs/>
          <w:noProof/>
          <w:sz w:val="22"/>
          <w:szCs w:val="24"/>
        </w:rPr>
        <w:t>2024</w:t>
      </w:r>
      <w:r w:rsidRPr="00432E76">
        <w:rPr>
          <w:rFonts w:ascii="Book Antiqua" w:hAnsi="Book Antiqua"/>
          <w:noProof/>
          <w:sz w:val="22"/>
          <w:szCs w:val="24"/>
        </w:rPr>
        <w:t>, 2809–1914.</w:t>
      </w:r>
    </w:p>
    <w:p w14:paraId="33CC9105"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Rumaisa, F., Puspitarani, Y., Rosita, A., Zakiah, A., &amp; Violina, S. (2021). Penerapan Natural Language Processing (NLP) di bidang pendidikan. </w:t>
      </w:r>
      <w:r w:rsidRPr="00432E76">
        <w:rPr>
          <w:rFonts w:ascii="Book Antiqua" w:hAnsi="Book Antiqua"/>
          <w:i/>
          <w:iCs/>
          <w:noProof/>
          <w:sz w:val="22"/>
          <w:szCs w:val="24"/>
        </w:rPr>
        <w:t>Jurnal Inovasi Masyarakat</w:t>
      </w:r>
      <w:r w:rsidRPr="00432E76">
        <w:rPr>
          <w:rFonts w:ascii="Book Antiqua" w:hAnsi="Book Antiqua"/>
          <w:noProof/>
          <w:sz w:val="22"/>
          <w:szCs w:val="24"/>
        </w:rPr>
        <w:t xml:space="preserve">, </w:t>
      </w:r>
      <w:r w:rsidRPr="00432E76">
        <w:rPr>
          <w:rFonts w:ascii="Book Antiqua" w:hAnsi="Book Antiqua"/>
          <w:i/>
          <w:iCs/>
          <w:noProof/>
          <w:sz w:val="22"/>
          <w:szCs w:val="24"/>
        </w:rPr>
        <w:t>1</w:t>
      </w:r>
      <w:r w:rsidRPr="00432E76">
        <w:rPr>
          <w:rFonts w:ascii="Book Antiqua" w:hAnsi="Book Antiqua"/>
          <w:noProof/>
          <w:sz w:val="22"/>
          <w:szCs w:val="24"/>
        </w:rPr>
        <w:t>(3), 232–235. https://doi.org/10.33197/jim.vol1.iss3.2021.799</w:t>
      </w:r>
    </w:p>
    <w:p w14:paraId="49E446CE"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Sadrah Mesak Manik, Mara Untung Ritonga, &amp; Wisman Hadi. (2025). Integrating Deep Learning Into School Curriculum: Challenges, Strategies, and Future Directions. </w:t>
      </w:r>
      <w:r w:rsidRPr="00432E76">
        <w:rPr>
          <w:rFonts w:ascii="Book Antiqua" w:hAnsi="Book Antiqua"/>
          <w:i/>
          <w:iCs/>
          <w:noProof/>
          <w:sz w:val="22"/>
          <w:szCs w:val="24"/>
        </w:rPr>
        <w:t>Jurnal Pendidikan Indonesia</w:t>
      </w:r>
      <w:r w:rsidRPr="00432E76">
        <w:rPr>
          <w:rFonts w:ascii="Book Antiqua" w:hAnsi="Book Antiqua"/>
          <w:noProof/>
          <w:sz w:val="22"/>
          <w:szCs w:val="24"/>
        </w:rPr>
        <w:t xml:space="preserve">, </w:t>
      </w:r>
      <w:r w:rsidRPr="00432E76">
        <w:rPr>
          <w:rFonts w:ascii="Book Antiqua" w:hAnsi="Book Antiqua"/>
          <w:i/>
          <w:iCs/>
          <w:noProof/>
          <w:sz w:val="22"/>
          <w:szCs w:val="24"/>
        </w:rPr>
        <w:t>3</w:t>
      </w:r>
      <w:r w:rsidRPr="00432E76">
        <w:rPr>
          <w:rFonts w:ascii="Book Antiqua" w:hAnsi="Book Antiqua"/>
          <w:noProof/>
          <w:sz w:val="22"/>
          <w:szCs w:val="24"/>
        </w:rPr>
        <w:t>(1), 29–44. https://doi.org/10.62007/joupi.v3i1.415</w:t>
      </w:r>
    </w:p>
    <w:p w14:paraId="557D2C72"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Suci Dahlya Narpila, Dinda Dyah Pitaloka, Rizky Ramadhan, &amp; Abdul Muttaqin Rusydi. (2024). Perbandingan Kegiatan Pembelajaran Konvensional dan Pembelajaran Berbasis Teknologi Terhadap Hasil Belajar Siswa (Studi Kasus pada Kls VIII A SMP Cerdas Bangsa, Kecamatan Namorambe Kabupaten Deli Serdang). </w:t>
      </w:r>
      <w:r w:rsidRPr="00432E76">
        <w:rPr>
          <w:rFonts w:ascii="Book Antiqua" w:hAnsi="Book Antiqua"/>
          <w:i/>
          <w:iCs/>
          <w:noProof/>
          <w:sz w:val="22"/>
          <w:szCs w:val="24"/>
        </w:rPr>
        <w:t>Jurnal Nakula : Pusat Ilmu Pendidikan, Bahasa dan Ilmu Sosial</w:t>
      </w:r>
      <w:r w:rsidRPr="00432E76">
        <w:rPr>
          <w:rFonts w:ascii="Book Antiqua" w:hAnsi="Book Antiqua"/>
          <w:noProof/>
          <w:sz w:val="22"/>
          <w:szCs w:val="24"/>
        </w:rPr>
        <w:t xml:space="preserve">, </w:t>
      </w:r>
      <w:r w:rsidRPr="00432E76">
        <w:rPr>
          <w:rFonts w:ascii="Book Antiqua" w:hAnsi="Book Antiqua"/>
          <w:i/>
          <w:iCs/>
          <w:noProof/>
          <w:sz w:val="22"/>
          <w:szCs w:val="24"/>
        </w:rPr>
        <w:t>3</w:t>
      </w:r>
      <w:r w:rsidRPr="00432E76">
        <w:rPr>
          <w:rFonts w:ascii="Book Antiqua" w:hAnsi="Book Antiqua"/>
          <w:noProof/>
          <w:sz w:val="22"/>
          <w:szCs w:val="24"/>
        </w:rPr>
        <w:t>(1), 210–220. https://doi.org/10.61132/nakula.v3i1.1501</w:t>
      </w:r>
    </w:p>
    <w:p w14:paraId="3E1EE290"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Sugiyono. (2010). </w:t>
      </w:r>
      <w:r w:rsidRPr="00432E76">
        <w:rPr>
          <w:rFonts w:ascii="Book Antiqua" w:hAnsi="Book Antiqua"/>
          <w:i/>
          <w:iCs/>
          <w:noProof/>
          <w:sz w:val="22"/>
          <w:szCs w:val="24"/>
        </w:rPr>
        <w:t>Metode Penelitian Pendidikan(pendekatan kuantitatif, kualitatif dan R&amp;D)</w:t>
      </w:r>
      <w:r w:rsidRPr="00432E76">
        <w:rPr>
          <w:rFonts w:ascii="Book Antiqua" w:hAnsi="Book Antiqua"/>
          <w:noProof/>
          <w:sz w:val="22"/>
          <w:szCs w:val="24"/>
        </w:rPr>
        <w:t>. Alfabeta.</w:t>
      </w:r>
    </w:p>
    <w:p w14:paraId="41E67D4A"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Syafi’i, A., &amp; Darnanengsih. (2025). Pendekatan Pembelajaran Berbasis Deep Learning: Mindful Learning, Meaningful Learning, Dan Joyful Learning. </w:t>
      </w:r>
      <w:r w:rsidRPr="00432E76">
        <w:rPr>
          <w:rFonts w:ascii="Book Antiqua" w:hAnsi="Book Antiqua"/>
          <w:i/>
          <w:iCs/>
          <w:noProof/>
          <w:sz w:val="22"/>
          <w:szCs w:val="24"/>
        </w:rPr>
        <w:t>Al-Mumtaz: Jurnal Manajemen Pendidikan Islam</w:t>
      </w:r>
      <w:r w:rsidRPr="00432E76">
        <w:rPr>
          <w:rFonts w:ascii="Book Antiqua" w:hAnsi="Book Antiqua"/>
          <w:noProof/>
          <w:sz w:val="22"/>
          <w:szCs w:val="24"/>
        </w:rPr>
        <w:t xml:space="preserve">, </w:t>
      </w:r>
      <w:r w:rsidRPr="00432E76">
        <w:rPr>
          <w:rFonts w:ascii="Book Antiqua" w:hAnsi="Book Antiqua"/>
          <w:i/>
          <w:iCs/>
          <w:noProof/>
          <w:sz w:val="22"/>
          <w:szCs w:val="24"/>
        </w:rPr>
        <w:t>2</w:t>
      </w:r>
      <w:r w:rsidRPr="00432E76">
        <w:rPr>
          <w:rFonts w:ascii="Book Antiqua" w:hAnsi="Book Antiqua"/>
          <w:noProof/>
          <w:sz w:val="22"/>
          <w:szCs w:val="24"/>
        </w:rPr>
        <w:t>(1). https://e-jurnal.iainsorong.ac.id/index.php/Al-Mumtaz/article/view/1991</w:t>
      </w:r>
    </w:p>
    <w:p w14:paraId="42614498"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Tilasefana, R. A., &amp; Putra, R. E. (2023). Penerapan Metode Deep Learning Menggunakan Algoritma CNN Dengan Arsitektur VGG Net Untuk Pengenalan Cuaca. </w:t>
      </w:r>
      <w:r w:rsidRPr="00432E76">
        <w:rPr>
          <w:rFonts w:ascii="Book Antiqua" w:hAnsi="Book Antiqua"/>
          <w:i/>
          <w:iCs/>
          <w:noProof/>
          <w:sz w:val="22"/>
          <w:szCs w:val="24"/>
        </w:rPr>
        <w:t>Journal of Informatics and Computer Science (JINACS)</w:t>
      </w:r>
      <w:r w:rsidRPr="00432E76">
        <w:rPr>
          <w:rFonts w:ascii="Book Antiqua" w:hAnsi="Book Antiqua"/>
          <w:noProof/>
          <w:sz w:val="22"/>
          <w:szCs w:val="24"/>
        </w:rPr>
        <w:t xml:space="preserve">, </w:t>
      </w:r>
      <w:r w:rsidRPr="00432E76">
        <w:rPr>
          <w:rFonts w:ascii="Book Antiqua" w:hAnsi="Book Antiqua"/>
          <w:i/>
          <w:iCs/>
          <w:noProof/>
          <w:sz w:val="22"/>
          <w:szCs w:val="24"/>
        </w:rPr>
        <w:t>5</w:t>
      </w:r>
      <w:r w:rsidRPr="00432E76">
        <w:rPr>
          <w:rFonts w:ascii="Book Antiqua" w:hAnsi="Book Antiqua"/>
          <w:noProof/>
          <w:sz w:val="22"/>
          <w:szCs w:val="24"/>
        </w:rPr>
        <w:t>(01), 48–57. https://ejournal.unesa.ac.id/index.php/jinacs/article/view/54515</w:t>
      </w:r>
    </w:p>
    <w:p w14:paraId="2891445A"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Togatorop, P. R., Simanjuntak, R. P., Manurung, S. B., &amp; Silalahi, M. C. (2021). Pembangkit Entity Relationship Diagram Dari Spesifikasi Kebutuhan Menggunakan Natural Language Processing Untuk Bahasa Indonesia. </w:t>
      </w:r>
      <w:r w:rsidRPr="00432E76">
        <w:rPr>
          <w:rFonts w:ascii="Book Antiqua" w:hAnsi="Book Antiqua"/>
          <w:i/>
          <w:iCs/>
          <w:noProof/>
          <w:sz w:val="22"/>
          <w:szCs w:val="24"/>
        </w:rPr>
        <w:t>Jurnal Komputer dan Informatika</w:t>
      </w:r>
      <w:r w:rsidRPr="00432E76">
        <w:rPr>
          <w:rFonts w:ascii="Book Antiqua" w:hAnsi="Book Antiqua"/>
          <w:noProof/>
          <w:sz w:val="22"/>
          <w:szCs w:val="24"/>
        </w:rPr>
        <w:t xml:space="preserve">, </w:t>
      </w:r>
      <w:r w:rsidRPr="00432E76">
        <w:rPr>
          <w:rFonts w:ascii="Book Antiqua" w:hAnsi="Book Antiqua"/>
          <w:i/>
          <w:iCs/>
          <w:noProof/>
          <w:sz w:val="22"/>
          <w:szCs w:val="24"/>
        </w:rPr>
        <w:t>9</w:t>
      </w:r>
      <w:r w:rsidRPr="00432E76">
        <w:rPr>
          <w:rFonts w:ascii="Book Antiqua" w:hAnsi="Book Antiqua"/>
          <w:noProof/>
          <w:sz w:val="22"/>
          <w:szCs w:val="24"/>
        </w:rPr>
        <w:t>(2), 196–206. https://doi.org/10.35508/jicon.v9i2.5051</w:t>
      </w:r>
    </w:p>
    <w:p w14:paraId="67F7EEF5"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lastRenderedPageBreak/>
        <w:t xml:space="preserve">Turmuzi, A. (2025). Pendekatan Deep Learning untuk Menciptakan Pengalaman Belajar yang Bermakna. </w:t>
      </w:r>
      <w:r w:rsidRPr="00432E76">
        <w:rPr>
          <w:rFonts w:ascii="Book Antiqua" w:hAnsi="Book Antiqua"/>
          <w:i/>
          <w:iCs/>
          <w:noProof/>
          <w:sz w:val="22"/>
          <w:szCs w:val="24"/>
        </w:rPr>
        <w:t>Journal Scientific of Mandalika (jsm) e-ISSN</w:t>
      </w:r>
      <w:r w:rsidRPr="00432E76">
        <w:rPr>
          <w:rFonts w:ascii="Book Antiqua" w:hAnsi="Book Antiqua"/>
          <w:noProof/>
          <w:sz w:val="22"/>
          <w:szCs w:val="24"/>
        </w:rPr>
        <w:t xml:space="preserve">, </w:t>
      </w:r>
      <w:r w:rsidRPr="00432E76">
        <w:rPr>
          <w:rFonts w:ascii="Book Antiqua" w:hAnsi="Book Antiqua"/>
          <w:i/>
          <w:iCs/>
          <w:noProof/>
          <w:sz w:val="22"/>
          <w:szCs w:val="24"/>
        </w:rPr>
        <w:t>6</w:t>
      </w:r>
      <w:r w:rsidRPr="00432E76">
        <w:rPr>
          <w:rFonts w:ascii="Book Antiqua" w:hAnsi="Book Antiqua"/>
          <w:noProof/>
          <w:sz w:val="22"/>
          <w:szCs w:val="24"/>
        </w:rPr>
        <w:t>(7), 1711–1719. https://ojs.cahayamandalika.com/index.php/jomla/article/view/4572</w:t>
      </w:r>
    </w:p>
    <w:p w14:paraId="2D972B09"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Zahrok, S. F., Kusmawati, H., Wulandari, S., &amp; Rulita, A. P. (2025). </w:t>
      </w:r>
      <w:r w:rsidRPr="00432E76">
        <w:rPr>
          <w:rFonts w:ascii="Book Antiqua" w:hAnsi="Book Antiqua"/>
          <w:i/>
          <w:iCs/>
          <w:noProof/>
          <w:sz w:val="22"/>
          <w:szCs w:val="24"/>
        </w:rPr>
        <w:t>Studi Dampak Bimbingan Teknis Deep Learning Pada Guru di Sekolah Dasar atau Madrasah Ibtidaiyah</w:t>
      </w:r>
      <w:r w:rsidRPr="00432E76">
        <w:rPr>
          <w:rFonts w:ascii="Book Antiqua" w:hAnsi="Book Antiqua"/>
          <w:noProof/>
          <w:sz w:val="22"/>
          <w:szCs w:val="24"/>
        </w:rPr>
        <w:t xml:space="preserve">. </w:t>
      </w:r>
      <w:r w:rsidRPr="00432E76">
        <w:rPr>
          <w:rFonts w:ascii="Book Antiqua" w:hAnsi="Book Antiqua"/>
          <w:i/>
          <w:iCs/>
          <w:noProof/>
          <w:sz w:val="22"/>
          <w:szCs w:val="24"/>
        </w:rPr>
        <w:t>9</w:t>
      </w:r>
      <w:r w:rsidRPr="00432E76">
        <w:rPr>
          <w:rFonts w:ascii="Book Antiqua" w:hAnsi="Book Antiqua"/>
          <w:noProof/>
          <w:sz w:val="22"/>
          <w:szCs w:val="24"/>
        </w:rPr>
        <w:t>, 19622–19630.</w:t>
      </w:r>
    </w:p>
    <w:p w14:paraId="1B5ABFAE"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szCs w:val="24"/>
        </w:rPr>
      </w:pPr>
      <w:r w:rsidRPr="00432E76">
        <w:rPr>
          <w:rFonts w:ascii="Book Antiqua" w:hAnsi="Book Antiqua"/>
          <w:noProof/>
          <w:sz w:val="22"/>
          <w:szCs w:val="24"/>
        </w:rPr>
        <w:t xml:space="preserve">Zhuang, Y., Zhao, R., Xie, Z. W., &amp; Yu, P. L. H. (2025). Enhancing language learning through generative AI feedback on picture-cued writing tasks. </w:t>
      </w:r>
      <w:r w:rsidRPr="00432E76">
        <w:rPr>
          <w:rFonts w:ascii="Book Antiqua" w:hAnsi="Book Antiqua"/>
          <w:i/>
          <w:iCs/>
          <w:noProof/>
          <w:sz w:val="22"/>
          <w:szCs w:val="24"/>
        </w:rPr>
        <w:t>Computers and Education: Artificial Intelligence</w:t>
      </w:r>
      <w:r w:rsidRPr="00432E76">
        <w:rPr>
          <w:rFonts w:ascii="Book Antiqua" w:hAnsi="Book Antiqua"/>
          <w:noProof/>
          <w:sz w:val="22"/>
          <w:szCs w:val="24"/>
        </w:rPr>
        <w:t xml:space="preserve">, </w:t>
      </w:r>
      <w:r w:rsidRPr="00432E76">
        <w:rPr>
          <w:rFonts w:ascii="Book Antiqua" w:hAnsi="Book Antiqua"/>
          <w:i/>
          <w:iCs/>
          <w:noProof/>
          <w:sz w:val="22"/>
          <w:szCs w:val="24"/>
        </w:rPr>
        <w:t>9</w:t>
      </w:r>
      <w:r w:rsidRPr="00432E76">
        <w:rPr>
          <w:rFonts w:ascii="Book Antiqua" w:hAnsi="Book Antiqua"/>
          <w:noProof/>
          <w:sz w:val="22"/>
          <w:szCs w:val="24"/>
        </w:rPr>
        <w:t>(March), 100450. https://doi.org/10.1016/j.caeai.2025.100450</w:t>
      </w:r>
    </w:p>
    <w:p w14:paraId="03782DA9" w14:textId="77777777" w:rsidR="00432E76" w:rsidRPr="00432E76" w:rsidRDefault="00432E76" w:rsidP="00432E76">
      <w:pPr>
        <w:widowControl w:val="0"/>
        <w:autoSpaceDE w:val="0"/>
        <w:autoSpaceDN w:val="0"/>
        <w:adjustRightInd w:val="0"/>
        <w:spacing w:after="120"/>
        <w:ind w:left="480" w:hanging="480"/>
        <w:rPr>
          <w:rFonts w:ascii="Book Antiqua" w:hAnsi="Book Antiqua"/>
          <w:noProof/>
          <w:sz w:val="22"/>
        </w:rPr>
      </w:pPr>
      <w:r w:rsidRPr="00432E76">
        <w:rPr>
          <w:rFonts w:ascii="Book Antiqua" w:hAnsi="Book Antiqua"/>
          <w:noProof/>
          <w:sz w:val="22"/>
          <w:szCs w:val="24"/>
        </w:rPr>
        <w:t xml:space="preserve">Zuhri, S., Suwindia, I. G., &amp; Ari Winangun, I. M. (2024). Literasi Digital dan Kecakapan Abad ke-21: Analisis Komprehensif Dari Literatur Terkini. </w:t>
      </w:r>
      <w:r w:rsidRPr="00432E76">
        <w:rPr>
          <w:rFonts w:ascii="Book Antiqua" w:hAnsi="Book Antiqua"/>
          <w:i/>
          <w:iCs/>
          <w:noProof/>
          <w:sz w:val="22"/>
          <w:szCs w:val="24"/>
        </w:rPr>
        <w:t>Education and Social Sciences Review</w:t>
      </w:r>
      <w:r w:rsidRPr="00432E76">
        <w:rPr>
          <w:rFonts w:ascii="Book Antiqua" w:hAnsi="Book Antiqua"/>
          <w:noProof/>
          <w:sz w:val="22"/>
          <w:szCs w:val="24"/>
        </w:rPr>
        <w:t xml:space="preserve">, </w:t>
      </w:r>
      <w:r w:rsidRPr="00432E76">
        <w:rPr>
          <w:rFonts w:ascii="Book Antiqua" w:hAnsi="Book Antiqua"/>
          <w:i/>
          <w:iCs/>
          <w:noProof/>
          <w:sz w:val="22"/>
          <w:szCs w:val="24"/>
        </w:rPr>
        <w:t>5</w:t>
      </w:r>
      <w:r w:rsidRPr="00432E76">
        <w:rPr>
          <w:rFonts w:ascii="Book Antiqua" w:hAnsi="Book Antiqua"/>
          <w:noProof/>
          <w:sz w:val="22"/>
          <w:szCs w:val="24"/>
        </w:rPr>
        <w:t>(2), 149. https://doi.org/10.29210/07essr500300</w:t>
      </w:r>
    </w:p>
    <w:p w14:paraId="18426D46" w14:textId="24D82445" w:rsidR="004945E7" w:rsidRPr="004945E7" w:rsidRDefault="00432E76" w:rsidP="004945E7">
      <w:pPr>
        <w:spacing w:after="120"/>
        <w:jc w:val="both"/>
        <w:rPr>
          <w:rFonts w:ascii="Book Antiqua" w:hAnsi="Book Antiqua"/>
          <w:sz w:val="22"/>
        </w:rPr>
      </w:pPr>
      <w:r>
        <w:rPr>
          <w:rFonts w:ascii="Book Antiqua" w:hAnsi="Book Antiqua"/>
          <w:sz w:val="22"/>
        </w:rPr>
        <w:fldChar w:fldCharType="end"/>
      </w:r>
    </w:p>
    <w:sectPr w:rsidR="004945E7" w:rsidRPr="004945E7" w:rsidSect="00E20074">
      <w:headerReference w:type="default" r:id="rId9"/>
      <w:footerReference w:type="default" r:id="rId10"/>
      <w:headerReference w:type="first" r:id="rId11"/>
      <w:pgSz w:w="11907" w:h="16840" w:code="9"/>
      <w:pgMar w:top="1134" w:right="1701" w:bottom="1701" w:left="170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1D452" w14:textId="77777777" w:rsidR="00B178ED" w:rsidRDefault="00B178ED" w:rsidP="002E08E8">
      <w:r>
        <w:separator/>
      </w:r>
    </w:p>
  </w:endnote>
  <w:endnote w:type="continuationSeparator" w:id="0">
    <w:p w14:paraId="2B46FAE8" w14:textId="77777777" w:rsidR="00B178ED" w:rsidRDefault="00B178ED" w:rsidP="002E0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S">
    <w:altName w:val="Cambria"/>
    <w:panose1 w:val="00000000000000000000"/>
    <w:charset w:val="4D"/>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ptos Display">
    <w:altName w:val="Arial"/>
    <w:panose1 w:val="00000000000000000000"/>
    <w:charset w:val="00"/>
    <w:family w:val="roman"/>
    <w:notTrueType/>
    <w:pitch w:val="default"/>
  </w:font>
  <w:font w:name="Aptos">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33645" w14:textId="77777777" w:rsidR="002E08E8" w:rsidRDefault="002B05E8">
    <w:pPr>
      <w:pStyle w:val="Footer"/>
    </w:pPr>
    <w:r>
      <w:rPr>
        <w:noProof/>
      </w:rPr>
      <mc:AlternateContent>
        <mc:Choice Requires="wpg">
          <w:drawing>
            <wp:anchor distT="0" distB="0" distL="114300" distR="114300" simplePos="0" relativeHeight="251657216" behindDoc="0" locked="0" layoutInCell="1" allowOverlap="1" wp14:anchorId="6F5EFEA7" wp14:editId="2A5C4CA6">
              <wp:simplePos x="0" y="0"/>
              <wp:positionH relativeFrom="margin">
                <wp:align>right</wp:align>
              </wp:positionH>
              <wp:positionV relativeFrom="page">
                <wp:align>bottom</wp:align>
              </wp:positionV>
              <wp:extent cx="436880" cy="716915"/>
              <wp:effectExtent l="0" t="0" r="1270" b="6985"/>
              <wp:wrapNone/>
              <wp:docPr id="625"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26" name="AutoShape 77"/>
                      <wps:cNvCnPr>
                        <a:cxnSpLocks/>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627" name="Rectangle 78"/>
                      <wps:cNvSpPr>
                        <a:spLocks/>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0BF1035A"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495A02" w:rsidRPr="00495A02">
                              <w:rPr>
                                <w:noProof/>
                                <w:sz w:val="16"/>
                                <w:szCs w:val="16"/>
                              </w:rPr>
                              <w:t>2</w:t>
                            </w:r>
                            <w:r>
                              <w:rPr>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5EFEA7" id="Group 80" o:spid="_x0000_s1026" style="position:absolute;margin-left:-16.8pt;margin-top:0;width:34.4pt;height:56.45pt;z-index:251657216;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hPkcMAAADcAAAADwAAAGRycy9kb3ducmV2LnhtbESPQYvCMBSE78L+h/AW9qbpCluXahRZ&#10;EHoR0bqeH82zrTYvpYm1+uuNIHgcZuYbZrboTS06al1lWcH3KAJBnFtdcaFgn62GvyCcR9ZYWyYF&#10;N3KwmH8MZphoe+UtdTtfiABhl6CC0vsmkdLlJRl0I9sQB+9oW4M+yLaQusVrgJtajqMolgYrDgsl&#10;NvRXUn7eXYyCn3RiTi7Ntncvs/WhqzfN5V8q9fXZL6cgPPX+HX61U60gHsfwPBOO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oT5HDAAAA3AAAAA8AAAAAAAAAAAAA&#10;AAAAoQIAAGRycy9kb3ducmV2LnhtbFBLBQYAAAAABAAEAPkAAACRAwAAAAA=&#10;" strokecolor="#7f7f7f">
                <o:lock v:ext="edit" shapetype="f"/>
              </v:shape>
              <v:rect id="Rectangle 78" o:spid="_x0000_s1028"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tojsMA&#10;AADcAAAADwAAAGRycy9kb3ducmV2LnhtbESPW4vCMBSE34X9D+Es+KapRbxUo4iL4NPiDZ8Pzdm2&#10;bHPSTaKt/34jCD4OM/MNs1x3phZ3cr6yrGA0TEAQ51ZXXCi4nHeDGQgfkDXWlknBgzysVx+9JWba&#10;tnyk+ykUIkLYZ6igDKHJpPR5SQb90DbE0fuxzmCI0hVSO2wj3NQyTZKJNFhxXCixoW1J+e/pZhQk&#10;h+ZrNL59/7m0217d3OCmfaBS/c9uswARqAvv8Ku91wom6RSeZ+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tojsMAAADcAAAADwAAAAAAAAAAAAAAAACYAgAAZHJzL2Rv&#10;d25yZXYueG1sUEsFBgAAAAAEAAQA9QAAAIgDAAAAAA==&#10;" filled="f" strokecolor="#7f7f7f">
                <v:path arrowok="t"/>
                <v:textbox>
                  <w:txbxContent>
                    <w:p w14:paraId="0BF1035A"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495A02" w:rsidRPr="00495A02">
                        <w:rPr>
                          <w:noProof/>
                          <w:sz w:val="16"/>
                          <w:szCs w:val="16"/>
                        </w:rPr>
                        <w:t>2</w:t>
                      </w:r>
                      <w:r>
                        <w:rPr>
                          <w:noProof/>
                          <w:sz w:val="16"/>
                          <w:szCs w:val="16"/>
                        </w:rPr>
                        <w:fldChar w:fldCharType="end"/>
                      </w:r>
                    </w:p>
                  </w:txbxContent>
                </v:textbox>
              </v:rect>
              <w10:wrap anchorx="margin" anchory="pag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417CC" w14:textId="77777777" w:rsidR="00B178ED" w:rsidRDefault="00B178ED" w:rsidP="002E08E8">
      <w:r>
        <w:separator/>
      </w:r>
    </w:p>
  </w:footnote>
  <w:footnote w:type="continuationSeparator" w:id="0">
    <w:p w14:paraId="651D6B3E" w14:textId="77777777" w:rsidR="00B178ED" w:rsidRDefault="00B178ED" w:rsidP="002E08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AF00D" w14:textId="77777777" w:rsidR="009E7D48" w:rsidRPr="009E7D48" w:rsidRDefault="002B05E8" w:rsidP="008A7FBC">
    <w:pPr>
      <w:pStyle w:val="Header"/>
      <w:jc w:val="right"/>
      <w:rPr>
        <w:rFonts w:ascii="Cambria" w:hAnsi="Cambria"/>
        <w:sz w:val="16"/>
      </w:rPr>
    </w:pPr>
    <w:r>
      <w:rPr>
        <w:rFonts w:ascii="Cambria" w:hAnsi="Cambria"/>
        <w:noProof/>
        <w:sz w:val="16"/>
      </w:rPr>
      <mc:AlternateContent>
        <mc:Choice Requires="wps">
          <w:drawing>
            <wp:anchor distT="0" distB="0" distL="114300" distR="114300" simplePos="0" relativeHeight="251658240" behindDoc="0" locked="0" layoutInCell="1" allowOverlap="1" wp14:anchorId="34C025BC" wp14:editId="4A746BF9">
              <wp:simplePos x="0" y="0"/>
              <wp:positionH relativeFrom="column">
                <wp:posOffset>25400</wp:posOffset>
              </wp:positionH>
              <wp:positionV relativeFrom="paragraph">
                <wp:posOffset>318135</wp:posOffset>
              </wp:positionV>
              <wp:extent cx="5332095" cy="0"/>
              <wp:effectExtent l="0" t="0" r="0" b="0"/>
              <wp:wrapNone/>
              <wp:docPr id="848757830" nam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3209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E6F4A4" id="_x0000_t32" coordsize="21600,21600" o:spt="32" o:oned="t" path="m,l21600,21600e" filled="f">
              <v:path arrowok="t" fillok="f" o:connecttype="none"/>
              <o:lock v:ext="edit" shapetype="t"/>
            </v:shapetype>
            <v:shape id=" 8" o:spid="_x0000_s1026" type="#_x0000_t32" style="position:absolute;margin-left:2pt;margin-top:25.05pt;width:419.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" strokeweight="1.25pt">
              <o:lock v:ext="edit" shapetype="f"/>
            </v:shape>
          </w:pict>
        </mc:Fallback>
      </mc:AlternateContent>
    </w:r>
    <w:r w:rsidR="008A7FBC">
      <w:rPr>
        <w:rFonts w:ascii="Cambria" w:hAnsi="Cambria"/>
        <w:sz w:val="16"/>
      </w:rPr>
      <w:t>Nama akhir penulis. Judu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03F5B" w14:textId="77777777" w:rsidR="00C3230A" w:rsidRPr="00E20074" w:rsidRDefault="002B05E8" w:rsidP="00E20074">
    <w:pPr>
      <w:pStyle w:val="Header"/>
      <w:tabs>
        <w:tab w:val="clear" w:pos="9360"/>
        <w:tab w:val="right" w:pos="8505"/>
      </w:tabs>
      <w:rPr>
        <w:rFonts w:ascii="Book Antiqua" w:hAnsi="Book Antiqua"/>
        <w:noProof/>
        <w:szCs w:val="24"/>
        <w:lang w:eastAsia="id-ID"/>
      </w:rPr>
    </w:pPr>
    <w:r>
      <w:rPr>
        <w:rFonts w:ascii="Book Antiqua" w:hAnsi="Book Antiqua"/>
        <w:noProof/>
      </w:rPr>
      <w:drawing>
        <wp:inline distT="0" distB="0" distL="0" distR="0" wp14:anchorId="31F53913" wp14:editId="279B4D4B">
          <wp:extent cx="5398135" cy="765175"/>
          <wp:effectExtent l="0" t="0" r="0" b="0"/>
          <wp:docPr id="6" name="Gamba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8135" cy="765175"/>
                  </a:xfrm>
                  <a:prstGeom prst="rect">
                    <a:avLst/>
                  </a:prstGeom>
                  <a:noFill/>
                  <a:ln>
                    <a:noFill/>
                  </a:ln>
                </pic:spPr>
              </pic:pic>
            </a:graphicData>
          </a:graphic>
        </wp:inline>
      </w:drawing>
    </w:r>
  </w:p>
  <w:p w14:paraId="57DB3D6E" w14:textId="77777777" w:rsidR="00E20074" w:rsidRPr="00E20074" w:rsidRDefault="004E3360" w:rsidP="00E20074">
    <w:pPr>
      <w:pStyle w:val="Title"/>
      <w:tabs>
        <w:tab w:val="left" w:pos="-5400"/>
        <w:tab w:val="left" w:pos="-3330"/>
        <w:tab w:val="left" w:pos="5670"/>
      </w:tabs>
      <w:jc w:val="left"/>
      <w:rPr>
        <w:rFonts w:ascii="Book Antiqua" w:hAnsi="Book Antiqua"/>
        <w:b w:val="0"/>
        <w:sz w:val="18"/>
        <w:szCs w:val="24"/>
      </w:rPr>
    </w:pPr>
    <w:r>
      <w:rPr>
        <w:rFonts w:ascii="Book Antiqua" w:hAnsi="Book Antiqua"/>
        <w:b w:val="0"/>
        <w:sz w:val="18"/>
        <w:szCs w:val="24"/>
      </w:rPr>
      <w:t xml:space="preserve">   </w:t>
    </w:r>
    <w:r w:rsidR="00E20074" w:rsidRPr="00E20074">
      <w:rPr>
        <w:rFonts w:ascii="Book Antiqua" w:hAnsi="Book Antiqua"/>
        <w:b w:val="0"/>
        <w:sz w:val="18"/>
        <w:szCs w:val="24"/>
      </w:rPr>
      <w:t>http://jurnaltarbiyah.uinsu.ac.id/index.php/eunoia/index</w:t>
    </w:r>
    <w:r w:rsidR="00E20074" w:rsidRPr="00E20074">
      <w:rPr>
        <w:rFonts w:ascii="Book Antiqua" w:hAnsi="Book Antiqua"/>
        <w:b w:val="0"/>
        <w:sz w:val="18"/>
        <w:szCs w:val="24"/>
      </w:rPr>
      <w:tab/>
      <w:t xml:space="preserve">Volume </w:t>
    </w:r>
    <w:r w:rsidR="004945E7">
      <w:rPr>
        <w:rFonts w:ascii="Book Antiqua" w:hAnsi="Book Antiqua"/>
        <w:b w:val="0"/>
        <w:sz w:val="18"/>
        <w:szCs w:val="24"/>
      </w:rPr>
      <w:t>x</w:t>
    </w:r>
    <w:r w:rsidR="00E20074" w:rsidRPr="00E20074">
      <w:rPr>
        <w:rFonts w:ascii="Book Antiqua" w:hAnsi="Book Antiqua"/>
        <w:b w:val="0"/>
        <w:sz w:val="18"/>
        <w:szCs w:val="24"/>
      </w:rPr>
      <w:t xml:space="preserve"> (</w:t>
    </w:r>
    <w:r w:rsidR="004945E7">
      <w:rPr>
        <w:rFonts w:ascii="Book Antiqua" w:hAnsi="Book Antiqua"/>
        <w:b w:val="0"/>
        <w:sz w:val="18"/>
        <w:szCs w:val="24"/>
      </w:rPr>
      <w:t>x</w:t>
    </w:r>
    <w:r w:rsidR="00E20074" w:rsidRPr="00E20074">
      <w:rPr>
        <w:rFonts w:ascii="Book Antiqua" w:hAnsi="Book Antiqua"/>
        <w:b w:val="0"/>
        <w:sz w:val="18"/>
        <w:szCs w:val="24"/>
      </w:rPr>
      <w:t xml:space="preserve">), </w:t>
    </w:r>
    <w:proofErr w:type="gramStart"/>
    <w:r w:rsidR="004945E7">
      <w:rPr>
        <w:rFonts w:ascii="Book Antiqua" w:hAnsi="Book Antiqua"/>
        <w:b w:val="0"/>
        <w:sz w:val="18"/>
        <w:szCs w:val="24"/>
      </w:rPr>
      <w:t xml:space="preserve">Bulan </w:t>
    </w:r>
    <w:r w:rsidR="00E20074" w:rsidRPr="00E20074">
      <w:rPr>
        <w:rFonts w:ascii="Book Antiqua" w:hAnsi="Book Antiqua"/>
        <w:b w:val="0"/>
        <w:sz w:val="18"/>
        <w:szCs w:val="24"/>
      </w:rPr>
      <w:t xml:space="preserve"> </w:t>
    </w:r>
    <w:r w:rsidR="004945E7">
      <w:rPr>
        <w:rFonts w:ascii="Book Antiqua" w:hAnsi="Book Antiqua"/>
        <w:b w:val="0"/>
        <w:sz w:val="18"/>
        <w:szCs w:val="24"/>
      </w:rPr>
      <w:t>Tahun</w:t>
    </w:r>
    <w:proofErr w:type="gramEnd"/>
    <w:r w:rsidR="00E20074" w:rsidRPr="00E20074">
      <w:rPr>
        <w:rFonts w:ascii="Book Antiqua" w:hAnsi="Book Antiqua"/>
        <w:b w:val="0"/>
        <w:sz w:val="18"/>
        <w:szCs w:val="24"/>
      </w:rPr>
      <w:t>, hal.</w:t>
    </w:r>
  </w:p>
  <w:p w14:paraId="10D087B8" w14:textId="77777777" w:rsidR="00E20074" w:rsidRPr="00E20074" w:rsidRDefault="004E3360" w:rsidP="00E20074">
    <w:pPr>
      <w:pStyle w:val="Title"/>
      <w:tabs>
        <w:tab w:val="left" w:pos="-5400"/>
        <w:tab w:val="left" w:pos="-3330"/>
        <w:tab w:val="left" w:pos="5670"/>
      </w:tabs>
      <w:jc w:val="left"/>
      <w:rPr>
        <w:rFonts w:ascii="Book Antiqua" w:hAnsi="Book Antiqua"/>
        <w:b w:val="0"/>
        <w:sz w:val="18"/>
        <w:szCs w:val="24"/>
      </w:rPr>
    </w:pPr>
    <w:r>
      <w:rPr>
        <w:rFonts w:ascii="Book Antiqua" w:hAnsi="Book Antiqua"/>
        <w:b w:val="0"/>
        <w:sz w:val="18"/>
        <w:szCs w:val="24"/>
      </w:rPr>
      <w:t xml:space="preserve">   </w:t>
    </w:r>
    <w:r w:rsidR="00E20074" w:rsidRPr="00E20074">
      <w:rPr>
        <w:rFonts w:ascii="Book Antiqua" w:hAnsi="Book Antiqua"/>
        <w:b w:val="0"/>
        <w:sz w:val="18"/>
        <w:szCs w:val="24"/>
      </w:rPr>
      <w:t>ISSN: 2798-4214 (</w:t>
    </w:r>
    <w:r w:rsidR="00E20074" w:rsidRPr="00E20074">
      <w:rPr>
        <w:rFonts w:ascii="Book Antiqua" w:hAnsi="Book Antiqua"/>
        <w:b w:val="0"/>
        <w:i/>
        <w:sz w:val="18"/>
        <w:szCs w:val="24"/>
      </w:rPr>
      <w:t>Online</w:t>
    </w:r>
    <w:r w:rsidR="00E20074" w:rsidRPr="00E20074">
      <w:rPr>
        <w:rFonts w:ascii="Book Antiqua" w:hAnsi="Book Antiqua"/>
        <w:b w:val="0"/>
        <w:sz w:val="18"/>
        <w:szCs w:val="24"/>
      </w:rPr>
      <w:t>)</w:t>
    </w:r>
    <w:r w:rsidR="00E20074" w:rsidRPr="00E20074">
      <w:rPr>
        <w:rFonts w:ascii="Book Antiqua" w:hAnsi="Book Antiqua"/>
        <w:b w:val="0"/>
        <w:sz w:val="18"/>
        <w:szCs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4C1453"/>
    <w:multiLevelType w:val="hybridMultilevel"/>
    <w:tmpl w:val="471C6D94"/>
    <w:lvl w:ilvl="0" w:tplc="2AE28434">
      <w:start w:val="1"/>
      <w:numFmt w:val="decimal"/>
      <w:lvlText w:val="%1)"/>
      <w:lvlJc w:val="left"/>
      <w:pPr>
        <w:ind w:left="360" w:hanging="360"/>
      </w:pPr>
      <w:rPr>
        <w:b w:val="0"/>
        <w:bCs/>
      </w:rPr>
    </w:lvl>
    <w:lvl w:ilvl="1" w:tplc="04090019">
      <w:start w:val="1"/>
      <w:numFmt w:val="lowerLetter"/>
      <w:lvlText w:val="%2."/>
      <w:lvlJc w:val="left"/>
      <w:pPr>
        <w:ind w:left="1080" w:hanging="360"/>
      </w:pPr>
    </w:lvl>
    <w:lvl w:ilvl="2" w:tplc="71FC5DB0">
      <w:start w:val="1"/>
      <w:numFmt w:val="upperLetter"/>
      <w:lvlText w:val="%3."/>
      <w:lvlJc w:val="left"/>
      <w:pPr>
        <w:ind w:left="1980" w:hanging="360"/>
      </w:pPr>
      <w:rPr>
        <w:rFonts w:hint="default"/>
      </w:rPr>
    </w:lvl>
    <w:lvl w:ilvl="3" w:tplc="E9062890">
      <w:start w:val="1"/>
      <w:numFmt w:val="decimal"/>
      <w:lvlText w:val="%4."/>
      <w:lvlJc w:val="left"/>
      <w:pPr>
        <w:ind w:left="2520" w:hanging="360"/>
      </w:pPr>
      <w:rPr>
        <w:rFonts w:hint="default"/>
        <w:b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9B67375"/>
    <w:multiLevelType w:val="hybridMultilevel"/>
    <w:tmpl w:val="F2427564"/>
    <w:lvl w:ilvl="0" w:tplc="D7883FA2">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6D453E2C"/>
    <w:multiLevelType w:val="hybridMultilevel"/>
    <w:tmpl w:val="DFFE9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909"/>
    <w:rsid w:val="00007A4C"/>
    <w:rsid w:val="0001205A"/>
    <w:rsid w:val="00034F66"/>
    <w:rsid w:val="000359C5"/>
    <w:rsid w:val="00036E45"/>
    <w:rsid w:val="00064E97"/>
    <w:rsid w:val="0007126E"/>
    <w:rsid w:val="000A22D3"/>
    <w:rsid w:val="000A5B8B"/>
    <w:rsid w:val="000B5C42"/>
    <w:rsid w:val="000C07C7"/>
    <w:rsid w:val="000E6BF6"/>
    <w:rsid w:val="000F1D64"/>
    <w:rsid w:val="000F43B5"/>
    <w:rsid w:val="001258B3"/>
    <w:rsid w:val="00135AFA"/>
    <w:rsid w:val="00182947"/>
    <w:rsid w:val="0019084C"/>
    <w:rsid w:val="0019176B"/>
    <w:rsid w:val="001C02CC"/>
    <w:rsid w:val="001C504D"/>
    <w:rsid w:val="001D456E"/>
    <w:rsid w:val="001E6B2A"/>
    <w:rsid w:val="001F7607"/>
    <w:rsid w:val="00203235"/>
    <w:rsid w:val="002259E8"/>
    <w:rsid w:val="0025658F"/>
    <w:rsid w:val="0026022C"/>
    <w:rsid w:val="00270664"/>
    <w:rsid w:val="00292FA0"/>
    <w:rsid w:val="002B05E8"/>
    <w:rsid w:val="002B1838"/>
    <w:rsid w:val="002B30E7"/>
    <w:rsid w:val="002C2ED4"/>
    <w:rsid w:val="002C5C1E"/>
    <w:rsid w:val="002D378F"/>
    <w:rsid w:val="002D746B"/>
    <w:rsid w:val="002E08E8"/>
    <w:rsid w:val="00311C9E"/>
    <w:rsid w:val="003221D3"/>
    <w:rsid w:val="003359D4"/>
    <w:rsid w:val="0034639B"/>
    <w:rsid w:val="00350DCE"/>
    <w:rsid w:val="00352BF9"/>
    <w:rsid w:val="003912D0"/>
    <w:rsid w:val="003A4AFF"/>
    <w:rsid w:val="003D085E"/>
    <w:rsid w:val="004052D9"/>
    <w:rsid w:val="004120CD"/>
    <w:rsid w:val="00432E76"/>
    <w:rsid w:val="00453BF2"/>
    <w:rsid w:val="00471549"/>
    <w:rsid w:val="004945E7"/>
    <w:rsid w:val="00494875"/>
    <w:rsid w:val="00495A02"/>
    <w:rsid w:val="004B1353"/>
    <w:rsid w:val="004B53B3"/>
    <w:rsid w:val="004D30EF"/>
    <w:rsid w:val="004D5E0D"/>
    <w:rsid w:val="004E1124"/>
    <w:rsid w:val="004E3360"/>
    <w:rsid w:val="00501072"/>
    <w:rsid w:val="00506D57"/>
    <w:rsid w:val="005103F4"/>
    <w:rsid w:val="00515D78"/>
    <w:rsid w:val="00517E13"/>
    <w:rsid w:val="00520D84"/>
    <w:rsid w:val="00553A79"/>
    <w:rsid w:val="00581013"/>
    <w:rsid w:val="0058630D"/>
    <w:rsid w:val="005B27F4"/>
    <w:rsid w:val="005B5CBE"/>
    <w:rsid w:val="005C55B7"/>
    <w:rsid w:val="005C5AD4"/>
    <w:rsid w:val="005C5EED"/>
    <w:rsid w:val="005C66D9"/>
    <w:rsid w:val="005D3BE8"/>
    <w:rsid w:val="005E2E07"/>
    <w:rsid w:val="00614565"/>
    <w:rsid w:val="00614C13"/>
    <w:rsid w:val="00642EDD"/>
    <w:rsid w:val="00651C73"/>
    <w:rsid w:val="00653653"/>
    <w:rsid w:val="00655EB9"/>
    <w:rsid w:val="00661CF4"/>
    <w:rsid w:val="00687CEA"/>
    <w:rsid w:val="00697742"/>
    <w:rsid w:val="006A00AB"/>
    <w:rsid w:val="006C57CC"/>
    <w:rsid w:val="007462AA"/>
    <w:rsid w:val="007527CB"/>
    <w:rsid w:val="00753692"/>
    <w:rsid w:val="00767479"/>
    <w:rsid w:val="00774A65"/>
    <w:rsid w:val="00793156"/>
    <w:rsid w:val="007A11B3"/>
    <w:rsid w:val="007A4222"/>
    <w:rsid w:val="007E24D2"/>
    <w:rsid w:val="007E6AD0"/>
    <w:rsid w:val="00805960"/>
    <w:rsid w:val="00817D21"/>
    <w:rsid w:val="008560D1"/>
    <w:rsid w:val="00876AB8"/>
    <w:rsid w:val="00894349"/>
    <w:rsid w:val="008A4269"/>
    <w:rsid w:val="008A7FBC"/>
    <w:rsid w:val="008B6A21"/>
    <w:rsid w:val="008D189C"/>
    <w:rsid w:val="008D55E8"/>
    <w:rsid w:val="008E390B"/>
    <w:rsid w:val="008F6212"/>
    <w:rsid w:val="008F7631"/>
    <w:rsid w:val="00951FCA"/>
    <w:rsid w:val="009823B7"/>
    <w:rsid w:val="00990635"/>
    <w:rsid w:val="009A2CFC"/>
    <w:rsid w:val="009C14E0"/>
    <w:rsid w:val="009D478F"/>
    <w:rsid w:val="009E7D48"/>
    <w:rsid w:val="00A1482B"/>
    <w:rsid w:val="00A208CC"/>
    <w:rsid w:val="00A21292"/>
    <w:rsid w:val="00A2764C"/>
    <w:rsid w:val="00A40AB4"/>
    <w:rsid w:val="00A97F98"/>
    <w:rsid w:val="00AA1FB0"/>
    <w:rsid w:val="00AA471E"/>
    <w:rsid w:val="00AA7AE7"/>
    <w:rsid w:val="00AE7DC1"/>
    <w:rsid w:val="00B178ED"/>
    <w:rsid w:val="00B30F74"/>
    <w:rsid w:val="00B57437"/>
    <w:rsid w:val="00B67E94"/>
    <w:rsid w:val="00B73480"/>
    <w:rsid w:val="00B846D1"/>
    <w:rsid w:val="00B94DC1"/>
    <w:rsid w:val="00B962BC"/>
    <w:rsid w:val="00BA378E"/>
    <w:rsid w:val="00BB7A18"/>
    <w:rsid w:val="00BD3E2E"/>
    <w:rsid w:val="00BE213C"/>
    <w:rsid w:val="00BE5BBA"/>
    <w:rsid w:val="00C071F3"/>
    <w:rsid w:val="00C17E3D"/>
    <w:rsid w:val="00C2732D"/>
    <w:rsid w:val="00C27BE5"/>
    <w:rsid w:val="00C3230A"/>
    <w:rsid w:val="00C438D6"/>
    <w:rsid w:val="00C5096F"/>
    <w:rsid w:val="00C54533"/>
    <w:rsid w:val="00C54C68"/>
    <w:rsid w:val="00C63CFB"/>
    <w:rsid w:val="00C643F7"/>
    <w:rsid w:val="00CE7162"/>
    <w:rsid w:val="00CF2A78"/>
    <w:rsid w:val="00D01EBF"/>
    <w:rsid w:val="00D403F2"/>
    <w:rsid w:val="00D73436"/>
    <w:rsid w:val="00D75430"/>
    <w:rsid w:val="00D90B6C"/>
    <w:rsid w:val="00D9688A"/>
    <w:rsid w:val="00DA1520"/>
    <w:rsid w:val="00DC284E"/>
    <w:rsid w:val="00DD5C51"/>
    <w:rsid w:val="00DE787D"/>
    <w:rsid w:val="00DF0AB9"/>
    <w:rsid w:val="00DF53EF"/>
    <w:rsid w:val="00DF7541"/>
    <w:rsid w:val="00DF7BD0"/>
    <w:rsid w:val="00E00C8A"/>
    <w:rsid w:val="00E07DF9"/>
    <w:rsid w:val="00E15735"/>
    <w:rsid w:val="00E20074"/>
    <w:rsid w:val="00E32909"/>
    <w:rsid w:val="00E46F96"/>
    <w:rsid w:val="00E53569"/>
    <w:rsid w:val="00E706E0"/>
    <w:rsid w:val="00E70DAB"/>
    <w:rsid w:val="00E86361"/>
    <w:rsid w:val="00E91387"/>
    <w:rsid w:val="00E97591"/>
    <w:rsid w:val="00EA01FD"/>
    <w:rsid w:val="00EB362D"/>
    <w:rsid w:val="00ED6B63"/>
    <w:rsid w:val="00EE18A4"/>
    <w:rsid w:val="00EF598D"/>
    <w:rsid w:val="00F01F7D"/>
    <w:rsid w:val="00F16404"/>
    <w:rsid w:val="00F34ECC"/>
    <w:rsid w:val="00F46FBB"/>
    <w:rsid w:val="00F63F95"/>
    <w:rsid w:val="00F65EEC"/>
    <w:rsid w:val="00FA2D4D"/>
    <w:rsid w:val="00FB30DA"/>
    <w:rsid w:val="00FB4DCE"/>
    <w:rsid w:val="00FF73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18C001"/>
  <w15:chartTrackingRefBased/>
  <w15:docId w15:val="{04641321-A75C-0249-A5F1-C0F12D397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909"/>
    <w:rPr>
      <w:rFonts w:eastAsia="Times New Roman"/>
      <w:sz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E32909"/>
    <w:rPr>
      <w:rFonts w:eastAsia="Times New Roman"/>
      <w:b/>
      <w:sz w:val="20"/>
    </w:rPr>
  </w:style>
  <w:style w:type="paragraph" w:styleId="Title">
    <w:name w:val="Title"/>
    <w:basedOn w:val="Normal"/>
    <w:link w:val="TitleChar"/>
    <w:qFormat/>
    <w:rsid w:val="00E32909"/>
    <w:pPr>
      <w:jc w:val="center"/>
    </w:pPr>
    <w:rPr>
      <w:b/>
      <w:sz w:val="20"/>
      <w:szCs w:val="22"/>
    </w:rPr>
  </w:style>
  <w:style w:type="character" w:customStyle="1" w:styleId="TitleChar1">
    <w:name w:val="Title Char1"/>
    <w:uiPriority w:val="10"/>
    <w:rsid w:val="00E32909"/>
    <w:rPr>
      <w:rFonts w:ascii="Calibri Light" w:eastAsia="Times New Roman" w:hAnsi="Calibri Light" w:cs="Times New Roman"/>
      <w:spacing w:val="-10"/>
      <w:kern w:val="28"/>
      <w:sz w:val="56"/>
      <w:szCs w:val="56"/>
    </w:rPr>
  </w:style>
  <w:style w:type="character" w:styleId="Hyperlink">
    <w:name w:val="Hyperlink"/>
    <w:uiPriority w:val="99"/>
    <w:unhideWhenUsed/>
    <w:rsid w:val="00182947"/>
    <w:rPr>
      <w:color w:val="0563C1"/>
      <w:u w:val="single"/>
    </w:rPr>
  </w:style>
  <w:style w:type="table" w:styleId="TableGrid">
    <w:name w:val="Table Grid"/>
    <w:basedOn w:val="TableNormal"/>
    <w:uiPriority w:val="39"/>
    <w:rsid w:val="001D45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E08E8"/>
    <w:pPr>
      <w:tabs>
        <w:tab w:val="center" w:pos="4680"/>
        <w:tab w:val="right" w:pos="9360"/>
      </w:tabs>
    </w:pPr>
  </w:style>
  <w:style w:type="character" w:customStyle="1" w:styleId="HeaderChar">
    <w:name w:val="Header Char"/>
    <w:link w:val="Header"/>
    <w:uiPriority w:val="99"/>
    <w:rsid w:val="002E08E8"/>
    <w:rPr>
      <w:rFonts w:eastAsia="Times New Roman" w:cs="Times New Roman"/>
      <w:szCs w:val="20"/>
    </w:rPr>
  </w:style>
  <w:style w:type="paragraph" w:styleId="Footer">
    <w:name w:val="footer"/>
    <w:basedOn w:val="Normal"/>
    <w:link w:val="FooterChar"/>
    <w:uiPriority w:val="99"/>
    <w:unhideWhenUsed/>
    <w:rsid w:val="002E08E8"/>
    <w:pPr>
      <w:tabs>
        <w:tab w:val="center" w:pos="4680"/>
        <w:tab w:val="right" w:pos="9360"/>
      </w:tabs>
    </w:pPr>
  </w:style>
  <w:style w:type="character" w:customStyle="1" w:styleId="FooterChar">
    <w:name w:val="Footer Char"/>
    <w:link w:val="Footer"/>
    <w:uiPriority w:val="99"/>
    <w:rsid w:val="002E08E8"/>
    <w:rPr>
      <w:rFonts w:eastAsia="Times New Roman" w:cs="Times New Roman"/>
      <w:szCs w:val="20"/>
    </w:rPr>
  </w:style>
  <w:style w:type="paragraph" w:customStyle="1" w:styleId="0equation">
    <w:name w:val="0_equation"/>
    <w:basedOn w:val="Normal"/>
    <w:next w:val="Normal"/>
    <w:rsid w:val="007E6AD0"/>
    <w:pPr>
      <w:tabs>
        <w:tab w:val="center" w:pos="2517"/>
        <w:tab w:val="right" w:pos="6917"/>
      </w:tabs>
      <w:overflowPunct w:val="0"/>
      <w:autoSpaceDE w:val="0"/>
      <w:autoSpaceDN w:val="0"/>
      <w:adjustRightInd w:val="0"/>
      <w:spacing w:before="160" w:after="160" w:line="240" w:lineRule="atLeast"/>
      <w:ind w:firstLine="227"/>
      <w:jc w:val="both"/>
      <w:textAlignment w:val="baseline"/>
    </w:pPr>
    <w:rPr>
      <w:sz w:val="20"/>
      <w:lang w:eastAsia="de-DE"/>
    </w:rPr>
  </w:style>
  <w:style w:type="paragraph" w:styleId="ListParagraph">
    <w:name w:val="List Paragraph"/>
    <w:aliases w:val="Body of text,Colorful List - Accent 11,Body of text+1,Body of text+2,Body of text+3,List Paragraph11,Medium Grid 1 - Accent 21,HEADING 1,rpp3,Body of textCxSp,soal jawab,Heading 11"/>
    <w:basedOn w:val="Normal"/>
    <w:link w:val="ListParagraphChar"/>
    <w:uiPriority w:val="34"/>
    <w:qFormat/>
    <w:rsid w:val="00520D84"/>
    <w:pPr>
      <w:ind w:left="720"/>
      <w:contextualSpacing/>
    </w:pPr>
  </w:style>
  <w:style w:type="character" w:styleId="Strong">
    <w:name w:val="Strong"/>
    <w:basedOn w:val="DefaultParagraphFont"/>
    <w:uiPriority w:val="22"/>
    <w:qFormat/>
    <w:rsid w:val="008F6212"/>
    <w:rPr>
      <w:b/>
      <w:bCs/>
    </w:rPr>
  </w:style>
  <w:style w:type="character" w:customStyle="1" w:styleId="ListParagraphChar">
    <w:name w:val="List Paragraph Char"/>
    <w:aliases w:val="Body of text Char,Colorful List - Accent 11 Char,Body of text+1 Char,Body of text+2 Char,Body of text+3 Char,List Paragraph11 Char,Medium Grid 1 - Accent 21 Char,HEADING 1 Char,rpp3 Char,Body of textCxSp Char,soal jawab Char"/>
    <w:basedOn w:val="DefaultParagraphFont"/>
    <w:link w:val="ListParagraph"/>
    <w:uiPriority w:val="34"/>
    <w:qFormat/>
    <w:locked/>
    <w:rsid w:val="00E15735"/>
    <w:rPr>
      <w:rFonts w:eastAsia="Times New Roman"/>
      <w:sz w:val="24"/>
      <w:lang w:val="en-US" w:eastAsia="en-US"/>
    </w:rPr>
  </w:style>
  <w:style w:type="character" w:styleId="Emphasis">
    <w:name w:val="Emphasis"/>
    <w:basedOn w:val="DefaultParagraphFont"/>
    <w:uiPriority w:val="20"/>
    <w:qFormat/>
    <w:rsid w:val="00E15735"/>
    <w:rPr>
      <w:i/>
      <w:iCs/>
    </w:rPr>
  </w:style>
  <w:style w:type="paragraph" w:customStyle="1" w:styleId="ListParagraph1">
    <w:name w:val="List Paragraph1"/>
    <w:basedOn w:val="Normal"/>
    <w:uiPriority w:val="34"/>
    <w:qFormat/>
    <w:rsid w:val="002D746B"/>
    <w:pPr>
      <w:ind w:left="720"/>
      <w:contextualSpacing/>
    </w:pPr>
    <w:rPr>
      <w:rFonts w:eastAsia="SimSun"/>
      <w:szCs w:val="24"/>
      <w:lang w:eastAsia="zh-CN"/>
    </w:rPr>
  </w:style>
  <w:style w:type="paragraph" w:styleId="FootnoteText">
    <w:name w:val="footnote text"/>
    <w:basedOn w:val="Normal"/>
    <w:link w:val="FootnoteTextChar"/>
    <w:uiPriority w:val="99"/>
    <w:semiHidden/>
    <w:unhideWhenUsed/>
    <w:rsid w:val="00DF7541"/>
    <w:rPr>
      <w:sz w:val="20"/>
    </w:rPr>
  </w:style>
  <w:style w:type="character" w:customStyle="1" w:styleId="FootnoteTextChar">
    <w:name w:val="Footnote Text Char"/>
    <w:basedOn w:val="DefaultParagraphFont"/>
    <w:link w:val="FootnoteText"/>
    <w:uiPriority w:val="99"/>
    <w:semiHidden/>
    <w:rsid w:val="00DF7541"/>
    <w:rPr>
      <w:rFonts w:eastAsia="Times New Roman"/>
      <w:lang w:val="en-US" w:eastAsia="en-US"/>
    </w:rPr>
  </w:style>
  <w:style w:type="character" w:styleId="FootnoteReference">
    <w:name w:val="footnote reference"/>
    <w:basedOn w:val="DefaultParagraphFont"/>
    <w:uiPriority w:val="99"/>
    <w:semiHidden/>
    <w:unhideWhenUsed/>
    <w:rsid w:val="00DF75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81824">
      <w:bodyDiv w:val="1"/>
      <w:marLeft w:val="0"/>
      <w:marRight w:val="0"/>
      <w:marTop w:val="0"/>
      <w:marBottom w:val="0"/>
      <w:divBdr>
        <w:top w:val="none" w:sz="0" w:space="0" w:color="auto"/>
        <w:left w:val="none" w:sz="0" w:space="0" w:color="auto"/>
        <w:bottom w:val="none" w:sz="0" w:space="0" w:color="auto"/>
        <w:right w:val="none" w:sz="0" w:space="0" w:color="auto"/>
      </w:divBdr>
    </w:div>
    <w:div w:id="854687002">
      <w:bodyDiv w:val="1"/>
      <w:marLeft w:val="0"/>
      <w:marRight w:val="0"/>
      <w:marTop w:val="0"/>
      <w:marBottom w:val="0"/>
      <w:divBdr>
        <w:top w:val="none" w:sz="0" w:space="0" w:color="auto"/>
        <w:left w:val="none" w:sz="0" w:space="0" w:color="auto"/>
        <w:bottom w:val="none" w:sz="0" w:space="0" w:color="auto"/>
        <w:right w:val="none" w:sz="0" w:space="0" w:color="auto"/>
      </w:divBdr>
    </w:div>
    <w:div w:id="1247303309">
      <w:bodyDiv w:val="1"/>
      <w:marLeft w:val="0"/>
      <w:marRight w:val="0"/>
      <w:marTop w:val="0"/>
      <w:marBottom w:val="0"/>
      <w:divBdr>
        <w:top w:val="none" w:sz="0" w:space="0" w:color="auto"/>
        <w:left w:val="none" w:sz="0" w:space="0" w:color="auto"/>
        <w:bottom w:val="none" w:sz="0" w:space="0" w:color="auto"/>
        <w:right w:val="none" w:sz="0" w:space="0" w:color="auto"/>
      </w:divBdr>
    </w:div>
    <w:div w:id="1339850568">
      <w:bodyDiv w:val="1"/>
      <w:marLeft w:val="0"/>
      <w:marRight w:val="0"/>
      <w:marTop w:val="0"/>
      <w:marBottom w:val="0"/>
      <w:divBdr>
        <w:top w:val="none" w:sz="0" w:space="0" w:color="auto"/>
        <w:left w:val="none" w:sz="0" w:space="0" w:color="auto"/>
        <w:bottom w:val="none" w:sz="0" w:space="0" w:color="auto"/>
        <w:right w:val="none" w:sz="0" w:space="0" w:color="auto"/>
      </w:divBdr>
    </w:div>
    <w:div w:id="1372341208">
      <w:bodyDiv w:val="1"/>
      <w:marLeft w:val="0"/>
      <w:marRight w:val="0"/>
      <w:marTop w:val="0"/>
      <w:marBottom w:val="0"/>
      <w:divBdr>
        <w:top w:val="none" w:sz="0" w:space="0" w:color="auto"/>
        <w:left w:val="none" w:sz="0" w:space="0" w:color="auto"/>
        <w:bottom w:val="none" w:sz="0" w:space="0" w:color="auto"/>
        <w:right w:val="none" w:sz="0" w:space="0" w:color="auto"/>
      </w:divBdr>
    </w:div>
    <w:div w:id="1603685391">
      <w:bodyDiv w:val="1"/>
      <w:marLeft w:val="0"/>
      <w:marRight w:val="0"/>
      <w:marTop w:val="0"/>
      <w:marBottom w:val="0"/>
      <w:divBdr>
        <w:top w:val="none" w:sz="0" w:space="0" w:color="auto"/>
        <w:left w:val="none" w:sz="0" w:space="0" w:color="auto"/>
        <w:bottom w:val="none" w:sz="0" w:space="0" w:color="auto"/>
        <w:right w:val="none" w:sz="0" w:space="0" w:color="auto"/>
      </w:divBdr>
    </w:div>
    <w:div w:id="1901743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al130697@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25211-BCE2-4922-918F-95FB4EDF6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2</Pages>
  <Words>16022</Words>
  <Characters>9133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sarah</dc:creator>
  <cp:keywords/>
  <cp:lastModifiedBy>Microsoft account</cp:lastModifiedBy>
  <cp:revision>11</cp:revision>
  <dcterms:created xsi:type="dcterms:W3CDTF">2025-08-23T13:51:00Z</dcterms:created>
  <dcterms:modified xsi:type="dcterms:W3CDTF">2025-09-0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ec78d61-f6ac-39f3-8724-7a69b2fc502f</vt:lpwstr>
  </property>
  <property fmtid="{D5CDD505-2E9C-101B-9397-08002B2CF9AE}" pid="24" name="Mendeley Citation Style_1">
    <vt:lpwstr>http://www.zotero.org/styles/apa</vt:lpwstr>
  </property>
</Properties>
</file>